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080D9" w14:textId="77777777" w:rsidR="003C7C5D" w:rsidRPr="00930CB4" w:rsidRDefault="003C7C5D" w:rsidP="003C7C5D">
      <w:pPr>
        <w:spacing w:after="0" w:line="360" w:lineRule="auto"/>
        <w:jc w:val="center"/>
        <w:rPr>
          <w:rFonts w:ascii="Times New Roman" w:hAnsi="Times New Roman" w:cs="Times New Roman"/>
          <w:b/>
          <w:color w:val="000000" w:themeColor="text1"/>
          <w:sz w:val="24"/>
          <w:szCs w:val="24"/>
        </w:rPr>
      </w:pPr>
      <w:bookmarkStart w:id="0" w:name="_Hlk106094639"/>
      <w:r w:rsidRPr="00930CB4">
        <w:rPr>
          <w:rFonts w:ascii="Times New Roman" w:hAnsi="Times New Roman" w:cs="Times New Roman"/>
          <w:b/>
          <w:color w:val="000000" w:themeColor="text1"/>
          <w:sz w:val="24"/>
          <w:szCs w:val="24"/>
        </w:rPr>
        <w:t xml:space="preserve">PENGARUH KARAKTERISTIK PRODUK DAN </w:t>
      </w:r>
      <w:r w:rsidRPr="00930CB4">
        <w:rPr>
          <w:rFonts w:ascii="Times New Roman" w:hAnsi="Times New Roman" w:cs="Times New Roman"/>
          <w:b/>
          <w:i/>
          <w:color w:val="000000" w:themeColor="text1"/>
          <w:sz w:val="24"/>
          <w:szCs w:val="24"/>
        </w:rPr>
        <w:t xml:space="preserve">SALES PROMOTION </w:t>
      </w:r>
      <w:r w:rsidRPr="00930CB4">
        <w:rPr>
          <w:rFonts w:ascii="Times New Roman" w:hAnsi="Times New Roman" w:cs="Times New Roman"/>
          <w:b/>
          <w:color w:val="000000" w:themeColor="text1"/>
          <w:sz w:val="24"/>
          <w:szCs w:val="24"/>
        </w:rPr>
        <w:t xml:space="preserve">TERHADAP </w:t>
      </w:r>
      <w:r w:rsidRPr="00930CB4">
        <w:rPr>
          <w:rFonts w:ascii="Times New Roman" w:hAnsi="Times New Roman" w:cs="Times New Roman"/>
          <w:b/>
          <w:i/>
          <w:color w:val="000000" w:themeColor="text1"/>
          <w:sz w:val="24"/>
          <w:szCs w:val="24"/>
        </w:rPr>
        <w:t xml:space="preserve">IMPULSE BUYING </w:t>
      </w:r>
      <w:r>
        <w:rPr>
          <w:rFonts w:ascii="Times New Roman" w:hAnsi="Times New Roman" w:cs="Times New Roman"/>
          <w:b/>
          <w:color w:val="000000" w:themeColor="text1"/>
          <w:sz w:val="24"/>
          <w:szCs w:val="24"/>
        </w:rPr>
        <w:t>PADA GENERASI Z</w:t>
      </w:r>
    </w:p>
    <w:p w14:paraId="79F83C15" w14:textId="1330FA77" w:rsidR="003C7C5D" w:rsidRPr="00BC5350" w:rsidRDefault="003C7C5D" w:rsidP="00BC5350">
      <w:pPr>
        <w:jc w:val="center"/>
        <w:rPr>
          <w:rFonts w:ascii="Times New Roman" w:hAnsi="Times New Roman" w:cs="Times New Roman"/>
          <w:b/>
          <w:sz w:val="24"/>
        </w:rPr>
      </w:pPr>
      <w:r w:rsidRPr="003C7C5D">
        <w:rPr>
          <w:rFonts w:ascii="Times New Roman" w:hAnsi="Times New Roman" w:cs="Times New Roman"/>
          <w:b/>
          <w:color w:val="000000" w:themeColor="text1"/>
          <w:sz w:val="24"/>
        </w:rPr>
        <w:t>(Studi Pada Pengguna Shopee)</w:t>
      </w:r>
      <w:bookmarkStart w:id="1" w:name="_GoBack"/>
      <w:bookmarkEnd w:id="0"/>
      <w:bookmarkEnd w:id="1"/>
    </w:p>
    <w:p w14:paraId="4325FC2C" w14:textId="77777777" w:rsidR="003C7C5D" w:rsidRDefault="003C7C5D" w:rsidP="003C7C5D">
      <w:pPr>
        <w:pStyle w:val="Author"/>
        <w:spacing w:after="0"/>
        <w:rPr>
          <w:lang w:val="fi-FI"/>
        </w:rPr>
      </w:pPr>
      <w:r>
        <w:t>Aprilia Dewi Ratnasari</w:t>
      </w:r>
      <w:r>
        <w:rPr>
          <w:rStyle w:val="FootnoteReference"/>
        </w:rPr>
        <w:footnoteReference w:id="1"/>
      </w:r>
      <w:r>
        <w:rPr>
          <w:lang w:val="id-ID"/>
        </w:rPr>
        <w:t>,</w:t>
      </w:r>
      <w:r>
        <w:rPr>
          <w:vertAlign w:val="superscript"/>
          <w:lang w:val="id-ID"/>
        </w:rPr>
        <w:t>*</w:t>
      </w:r>
      <w:r>
        <w:rPr>
          <w:lang w:val="fi-FI"/>
        </w:rPr>
        <w:t>Reni Shinta Dewi</w:t>
      </w:r>
      <w:r>
        <w:rPr>
          <w:rStyle w:val="FootnoteReference"/>
        </w:rPr>
        <w:footnoteReference w:id="2"/>
      </w:r>
      <w:r>
        <w:t>, Apriatni Endang P</w:t>
      </w:r>
      <w:r>
        <w:rPr>
          <w:rStyle w:val="FootnoteReference"/>
          <w:lang w:val="fi-FI"/>
        </w:rPr>
        <w:footnoteReference w:id="3"/>
      </w:r>
    </w:p>
    <w:p w14:paraId="2347F848" w14:textId="77777777" w:rsidR="003C7C5D" w:rsidRDefault="003C7C5D" w:rsidP="003C7C5D">
      <w:pPr>
        <w:pStyle w:val="Author"/>
        <w:spacing w:after="0"/>
        <w:rPr>
          <w:b w:val="0"/>
          <w:lang w:val="id-ID"/>
        </w:rPr>
      </w:pPr>
      <w:r>
        <w:rPr>
          <w:b w:val="0"/>
          <w:vertAlign w:val="superscript"/>
          <w:lang w:val="id-ID"/>
        </w:rPr>
        <w:t>1,2</w:t>
      </w:r>
      <w:r>
        <w:rPr>
          <w:b w:val="0"/>
          <w:vertAlign w:val="superscript"/>
        </w:rPr>
        <w:t>,3</w:t>
      </w:r>
      <w:r>
        <w:rPr>
          <w:b w:val="0"/>
          <w:lang w:val="id-ID"/>
        </w:rPr>
        <w:t>Departemen Administrasi Bisnis, FISIP, Universitas Diponegoro</w:t>
      </w:r>
    </w:p>
    <w:p w14:paraId="1B0CA2E6" w14:textId="77777777" w:rsidR="00220C53" w:rsidRDefault="003C7C5D" w:rsidP="003C7C5D">
      <w:pPr>
        <w:jc w:val="center"/>
        <w:rPr>
          <w:rStyle w:val="Hyperlink"/>
          <w:rFonts w:ascii="Times New Roman" w:hAnsi="Times New Roman" w:cs="Times New Roman"/>
        </w:rPr>
      </w:pPr>
      <w:r>
        <w:rPr>
          <w:vertAlign w:val="superscript"/>
          <w:lang w:val="id-ID"/>
        </w:rPr>
        <w:t>*</w:t>
      </w:r>
      <w:r w:rsidRPr="003C7C5D">
        <w:rPr>
          <w:rFonts w:ascii="Times New Roman" w:hAnsi="Times New Roman" w:cs="Times New Roman"/>
          <w:lang w:val="fi-FI"/>
        </w:rPr>
        <w:t xml:space="preserve">Email: </w:t>
      </w:r>
      <w:hyperlink r:id="rId8" w:history="1">
        <w:r w:rsidR="009564AA" w:rsidRPr="007D6C63">
          <w:rPr>
            <w:rStyle w:val="Hyperlink"/>
            <w:rFonts w:ascii="Times New Roman" w:hAnsi="Times New Roman" w:cs="Times New Roman"/>
          </w:rPr>
          <w:t>apriliadewiratnasari@gmail.com</w:t>
        </w:r>
      </w:hyperlink>
    </w:p>
    <w:p w14:paraId="4ED202A2" w14:textId="67751EF1" w:rsidR="004C5D96" w:rsidRPr="004C5D96" w:rsidRDefault="003C7C5D" w:rsidP="004C5D96">
      <w:pPr>
        <w:pStyle w:val="ListParagraph"/>
        <w:spacing w:line="240" w:lineRule="auto"/>
        <w:ind w:left="0"/>
        <w:jc w:val="both"/>
        <w:rPr>
          <w:rFonts w:ascii="Times New Roman" w:hAnsi="Times New Roman" w:cs="Times New Roman"/>
          <w:color w:val="000000" w:themeColor="text1"/>
          <w:sz w:val="20"/>
          <w:szCs w:val="20"/>
        </w:rPr>
      </w:pPr>
      <w:r w:rsidRPr="003C7C5D">
        <w:rPr>
          <w:rFonts w:ascii="Times New Roman" w:hAnsi="Times New Roman" w:cs="Times New Roman"/>
          <w:b/>
          <w:i/>
          <w:sz w:val="20"/>
          <w:szCs w:val="24"/>
        </w:rPr>
        <w:t>Abstract</w:t>
      </w:r>
      <w:r w:rsidRPr="003C7C5D">
        <w:rPr>
          <w:rFonts w:ascii="Times New Roman" w:hAnsi="Times New Roman" w:cs="Times New Roman"/>
          <w:i/>
          <w:sz w:val="20"/>
          <w:szCs w:val="24"/>
        </w:rPr>
        <w:t xml:space="preserve">: </w:t>
      </w:r>
      <w:r w:rsidR="00BC5350" w:rsidRPr="00BC5350">
        <w:rPr>
          <w:rFonts w:ascii="Times New Roman" w:hAnsi="Times New Roman" w:cs="Times New Roman"/>
          <w:i/>
          <w:sz w:val="20"/>
          <w:szCs w:val="24"/>
        </w:rPr>
        <w:t xml:space="preserve">In this era of globalization, the development of technology and information is growing rapidly. One of them is the use of the internet which is a liaison between humans in communicating, getting entertainment and exchanging information. The internet also helps humans to carry out their daily activities online, one of which is shopping using e-commerce. With the emergence and development of e-commerce in Indonesia, consumer behavior has also changed, from those who shop conventionally or go to stores directly now starting to switch to shopping online, one of the e-commerce that is often used in Indonesia is Shopee. The purpose of this study was to determine the effect of product characteristics and sales promotion on impulse buying in Generation Z on Shopee users. </w:t>
      </w:r>
      <w:proofErr w:type="gramStart"/>
      <w:r w:rsidR="00BC5350" w:rsidRPr="00BC5350">
        <w:rPr>
          <w:rFonts w:ascii="Times New Roman" w:hAnsi="Times New Roman" w:cs="Times New Roman"/>
          <w:i/>
          <w:sz w:val="20"/>
          <w:szCs w:val="24"/>
        </w:rPr>
        <w:t>Collecting data using questionnaires and literature study.</w:t>
      </w:r>
      <w:proofErr w:type="gramEnd"/>
      <w:r w:rsidR="00BC5350" w:rsidRPr="00BC5350">
        <w:rPr>
          <w:rFonts w:ascii="Times New Roman" w:hAnsi="Times New Roman" w:cs="Times New Roman"/>
          <w:i/>
          <w:sz w:val="20"/>
          <w:szCs w:val="24"/>
        </w:rPr>
        <w:t xml:space="preserve"> This study uses quantitative analysis using validity, reliability, correlation coefficient, coefficient of determination, simple and multiple linear regression, t test, and F test which are processed using SPSS 25.0. This study shows that product characteristics and sales promotion have an influence on impulse buying either partially or simultaneously. Suggestions that can be given by Shopee authors can pay attention to product characteristics that can encourage consumers to make impulse buying not only for generation Z but for other generations considering that Shopee's target is not limited by age, Shopee sellers can also help improve product characteristics by being more innovative about products that are available. will be sold and sales promotion at Shopee can be further improved by providing a short period of time when the sales promotion is held so that consumers are more motivated to make impulse buying. In addition, further research is still needed on independent variables outside of product characteristics and sales promotion, so it is likely that there are other variables that can affect impulse buying that occurs at Shopee.</w:t>
      </w:r>
    </w:p>
    <w:p w14:paraId="69BBD9B7" w14:textId="77777777" w:rsidR="003C7C5D" w:rsidRDefault="003C7C5D" w:rsidP="003C7C5D">
      <w:pPr>
        <w:spacing w:line="240" w:lineRule="auto"/>
        <w:jc w:val="both"/>
        <w:rPr>
          <w:rFonts w:ascii="Times New Roman" w:hAnsi="Times New Roman" w:cs="Times New Roman"/>
          <w:i/>
          <w:sz w:val="20"/>
          <w:szCs w:val="24"/>
        </w:rPr>
      </w:pPr>
      <w:r w:rsidRPr="003C7C5D">
        <w:rPr>
          <w:rFonts w:ascii="Times New Roman" w:hAnsi="Times New Roman" w:cs="Times New Roman"/>
          <w:b/>
          <w:i/>
          <w:sz w:val="20"/>
          <w:szCs w:val="24"/>
        </w:rPr>
        <w:t>Keywords</w:t>
      </w:r>
      <w:r w:rsidRPr="003C7C5D">
        <w:rPr>
          <w:rFonts w:ascii="Times New Roman" w:hAnsi="Times New Roman" w:cs="Times New Roman"/>
          <w:i/>
          <w:sz w:val="20"/>
          <w:szCs w:val="24"/>
        </w:rPr>
        <w:t>: Product Characteristics, Sales Promotion, Impulse Buying</w:t>
      </w:r>
    </w:p>
    <w:p w14:paraId="669C2BA7" w14:textId="2BB6C609" w:rsidR="003C7C5D" w:rsidRPr="004C5D96" w:rsidRDefault="003C7C5D" w:rsidP="004C5D96">
      <w:pPr>
        <w:pStyle w:val="ListParagraph"/>
        <w:spacing w:line="240" w:lineRule="auto"/>
        <w:ind w:left="0"/>
        <w:jc w:val="both"/>
        <w:rPr>
          <w:rFonts w:ascii="Times New Roman" w:hAnsi="Times New Roman" w:cs="Times New Roman"/>
          <w:color w:val="000000" w:themeColor="text1"/>
          <w:sz w:val="20"/>
          <w:szCs w:val="20"/>
        </w:rPr>
      </w:pPr>
      <w:r w:rsidRPr="003C7C5D">
        <w:rPr>
          <w:rFonts w:ascii="Times New Roman" w:hAnsi="Times New Roman" w:cs="Times New Roman"/>
          <w:b/>
          <w:color w:val="000000" w:themeColor="text1"/>
          <w:sz w:val="20"/>
          <w:szCs w:val="24"/>
        </w:rPr>
        <w:t>Abstraksi</w:t>
      </w:r>
      <w:r w:rsidRPr="003C7C5D">
        <w:rPr>
          <w:rFonts w:ascii="Times New Roman" w:hAnsi="Times New Roman" w:cs="Times New Roman"/>
          <w:color w:val="000000" w:themeColor="text1"/>
          <w:sz w:val="20"/>
          <w:szCs w:val="24"/>
        </w:rPr>
        <w:t xml:space="preserve">: </w:t>
      </w:r>
      <w:r w:rsidR="004C5D96" w:rsidRPr="004C5D96">
        <w:rPr>
          <w:rFonts w:ascii="Times New Roman" w:hAnsi="Times New Roman" w:cs="Times New Roman"/>
          <w:color w:val="000000" w:themeColor="text1"/>
          <w:sz w:val="20"/>
          <w:szCs w:val="24"/>
        </w:rPr>
        <w:t xml:space="preserve">Pada era globalisasi ini, perkembangan teknologi dan informasi semakin berkembang dengan pesat. </w:t>
      </w:r>
      <w:proofErr w:type="gramStart"/>
      <w:r w:rsidR="004C5D96" w:rsidRPr="004C5D96">
        <w:rPr>
          <w:rFonts w:ascii="Times New Roman" w:hAnsi="Times New Roman" w:cs="Times New Roman"/>
          <w:color w:val="000000" w:themeColor="text1"/>
          <w:sz w:val="20"/>
          <w:szCs w:val="24"/>
        </w:rPr>
        <w:t>Salah satunya adalah penggunaan internet yang menjadi</w:t>
      </w:r>
      <w:r w:rsidR="00523BAE">
        <w:rPr>
          <w:rStyle w:val="CommentReference"/>
          <w:lang w:val="en-ID"/>
        </w:rPr>
        <w:t xml:space="preserve"> </w:t>
      </w:r>
      <w:r w:rsidR="00523BAE">
        <w:rPr>
          <w:rStyle w:val="CommentReference"/>
          <w:rFonts w:ascii="Times New Roman" w:hAnsi="Times New Roman" w:cs="Times New Roman"/>
          <w:sz w:val="20"/>
          <w:szCs w:val="20"/>
          <w:lang w:val="en-ID"/>
        </w:rPr>
        <w:t xml:space="preserve">penghubung </w:t>
      </w:r>
      <w:r w:rsidR="004C5D96" w:rsidRPr="004C5D96">
        <w:rPr>
          <w:rFonts w:ascii="Times New Roman" w:hAnsi="Times New Roman" w:cs="Times New Roman"/>
          <w:color w:val="000000" w:themeColor="text1"/>
          <w:sz w:val="20"/>
          <w:szCs w:val="24"/>
        </w:rPr>
        <w:t>ntar manusia dalam berkomunikasi, mendapatkan hiburan dan bertukar informasi.</w:t>
      </w:r>
      <w:proofErr w:type="gramEnd"/>
      <w:r w:rsidR="004C5D96" w:rsidRPr="004C5D96">
        <w:rPr>
          <w:rFonts w:ascii="Times New Roman" w:hAnsi="Times New Roman" w:cs="Times New Roman"/>
          <w:color w:val="000000" w:themeColor="text1"/>
          <w:sz w:val="20"/>
          <w:szCs w:val="24"/>
        </w:rPr>
        <w:t xml:space="preserve"> Internet juga membantu manusia untuk melakukan kegiatan sehari-hari secara online salah satunya adalah berbelanja dengan menggunakan e-commerce. Dengan munculnya dan semakin berkembangnya </w:t>
      </w:r>
      <w:r w:rsidR="004C5D96" w:rsidRPr="004C5D96">
        <w:rPr>
          <w:rFonts w:ascii="Times New Roman" w:hAnsi="Times New Roman" w:cs="Times New Roman"/>
          <w:i/>
          <w:color w:val="000000" w:themeColor="text1"/>
          <w:sz w:val="20"/>
          <w:szCs w:val="24"/>
        </w:rPr>
        <w:t>e-commerce</w:t>
      </w:r>
      <w:r w:rsidR="004C5D96" w:rsidRPr="004C5D96">
        <w:rPr>
          <w:rFonts w:ascii="Times New Roman" w:hAnsi="Times New Roman" w:cs="Times New Roman"/>
          <w:color w:val="000000" w:themeColor="text1"/>
          <w:sz w:val="20"/>
          <w:szCs w:val="24"/>
        </w:rPr>
        <w:t xml:space="preserve"> di Indonesia membuat perilaku konsumen pun juga berubah, dari yang berbelanja secara konvensional atau mendatangi toko secara langsung sekarang mulai beralih dengan berbelanja secara </w:t>
      </w:r>
      <w:r w:rsidR="004C5D96" w:rsidRPr="004C5D96">
        <w:rPr>
          <w:rFonts w:ascii="Times New Roman" w:hAnsi="Times New Roman" w:cs="Times New Roman"/>
          <w:i/>
          <w:color w:val="000000" w:themeColor="text1"/>
          <w:sz w:val="20"/>
          <w:szCs w:val="24"/>
        </w:rPr>
        <w:t>online</w:t>
      </w:r>
      <w:r w:rsidR="004C5D96" w:rsidRPr="004C5D96">
        <w:rPr>
          <w:rFonts w:ascii="Times New Roman" w:hAnsi="Times New Roman" w:cs="Times New Roman"/>
          <w:color w:val="000000" w:themeColor="text1"/>
          <w:sz w:val="20"/>
          <w:szCs w:val="24"/>
        </w:rPr>
        <w:t xml:space="preserve">, salah satu e-commerce yang sering digunakan di Indonesia adalah Shopee. Adapun tujuan dari penelitian ini adalah untuk mengetahui pengaruh dari karakteristik produk dan sales promotion terhadap impulse buying di generasi z pada pengguna Shopee. </w:t>
      </w:r>
      <w:proofErr w:type="gramStart"/>
      <w:r w:rsidR="00523BAE" w:rsidRPr="006A26C0">
        <w:rPr>
          <w:rFonts w:ascii="Times New Roman" w:hAnsi="Times New Roman" w:cs="Times New Roman"/>
          <w:sz w:val="20"/>
          <w:szCs w:val="20"/>
        </w:rPr>
        <w:t>Pengumpulan data me</w:t>
      </w:r>
      <w:r w:rsidR="00523BAE">
        <w:rPr>
          <w:rFonts w:ascii="Times New Roman" w:hAnsi="Times New Roman" w:cs="Times New Roman"/>
          <w:sz w:val="20"/>
          <w:szCs w:val="20"/>
        </w:rPr>
        <w:t xml:space="preserve">nggunakan kuesioner </w:t>
      </w:r>
      <w:r w:rsidR="00523BAE" w:rsidRPr="006A26C0">
        <w:rPr>
          <w:rFonts w:ascii="Times New Roman" w:hAnsi="Times New Roman" w:cs="Times New Roman"/>
          <w:sz w:val="20"/>
          <w:szCs w:val="20"/>
        </w:rPr>
        <w:t>dan studi pustaka.</w:t>
      </w:r>
      <w:proofErr w:type="gramEnd"/>
      <w:r w:rsidR="00523BAE" w:rsidRPr="006A26C0">
        <w:rPr>
          <w:rFonts w:ascii="Times New Roman" w:hAnsi="Times New Roman" w:cs="Times New Roman"/>
          <w:sz w:val="20"/>
          <w:szCs w:val="20"/>
        </w:rPr>
        <w:t xml:space="preserve"> Penelitian ini menggunakan analisis kuantitatif dengan menggunakan uji validitas, reliabilitas, koefisien korelasi, koefisien determinasi, regresi linier sederhana dan berganda, uji t, dan uji F yang diolah menggunakan SPSS</w:t>
      </w:r>
      <w:r w:rsidR="00523BAE" w:rsidRPr="006A26C0">
        <w:rPr>
          <w:rFonts w:ascii="Times New Roman" w:hAnsi="Times New Roman" w:cs="Times New Roman"/>
          <w:i/>
          <w:sz w:val="20"/>
          <w:szCs w:val="20"/>
        </w:rPr>
        <w:t xml:space="preserve"> </w:t>
      </w:r>
      <w:r w:rsidR="00523BAE" w:rsidRPr="006A26C0">
        <w:rPr>
          <w:rFonts w:ascii="Times New Roman" w:hAnsi="Times New Roman" w:cs="Times New Roman"/>
          <w:sz w:val="20"/>
          <w:szCs w:val="20"/>
        </w:rPr>
        <w:t xml:space="preserve">25.0 </w:t>
      </w:r>
      <w:r w:rsidR="004C5D96" w:rsidRPr="004C5D96">
        <w:rPr>
          <w:rFonts w:ascii="Times New Roman" w:hAnsi="Times New Roman" w:cs="Times New Roman"/>
          <w:color w:val="000000" w:themeColor="text1"/>
          <w:sz w:val="20"/>
          <w:szCs w:val="24"/>
        </w:rPr>
        <w:t xml:space="preserve">Penelitian ini memberikan hasil bahwa karakteristik produk dan sales promotion memiliki pengaruh terhadap impulse buying baik parsial maupun simultan. Saran yang dapat diberikan </w:t>
      </w:r>
      <w:r w:rsidR="004C5D96" w:rsidRPr="00BC5350">
        <w:rPr>
          <w:rFonts w:ascii="Times New Roman" w:hAnsi="Times New Roman" w:cs="Times New Roman"/>
          <w:color w:val="000000" w:themeColor="text1"/>
          <w:sz w:val="20"/>
          <w:szCs w:val="20"/>
        </w:rPr>
        <w:t xml:space="preserve">penulis </w:t>
      </w:r>
      <w:r w:rsidR="00725DD1" w:rsidRPr="00BC5350">
        <w:rPr>
          <w:rFonts w:ascii="Times New Roman" w:hAnsi="Times New Roman" w:cs="Times New Roman"/>
          <w:color w:val="000000" w:themeColor="text1"/>
          <w:sz w:val="20"/>
          <w:szCs w:val="20"/>
        </w:rPr>
        <w:t>S</w:t>
      </w:r>
      <w:r w:rsidR="00725DD1" w:rsidRPr="00BC5350">
        <w:rPr>
          <w:rFonts w:ascii="Times New Roman" w:hAnsi="Times New Roman" w:cs="Times New Roman"/>
          <w:color w:val="000000" w:themeColor="text1"/>
          <w:sz w:val="20"/>
          <w:szCs w:val="20"/>
        </w:rPr>
        <w:t xml:space="preserve">hopee dapat memperhatikan </w:t>
      </w:r>
      <w:r w:rsidR="00BC5350" w:rsidRPr="00BC5350">
        <w:rPr>
          <w:rFonts w:ascii="Times New Roman" w:hAnsi="Times New Roman" w:cs="Times New Roman"/>
          <w:color w:val="000000" w:themeColor="text1"/>
          <w:sz w:val="20"/>
          <w:szCs w:val="20"/>
        </w:rPr>
        <w:t>lagi karakteristik produk</w:t>
      </w:r>
      <w:r w:rsidR="00725DD1" w:rsidRPr="00BC5350">
        <w:rPr>
          <w:rFonts w:ascii="Times New Roman" w:hAnsi="Times New Roman" w:cs="Times New Roman"/>
          <w:color w:val="000000" w:themeColor="text1"/>
          <w:sz w:val="20"/>
          <w:szCs w:val="20"/>
        </w:rPr>
        <w:t xml:space="preserve"> yang dapat mendorong konsumen untuk melakukan impulse buying tidak hanya untuk generasi Z tetapi generasi lainnya mengingat target Shopee yang tidak terbatas umur, para seller Shopee juga dapat membantu meningkatkan karakteristik produk dengan lebih berinovasi mengenai produk yang akan dijual</w:t>
      </w:r>
      <w:r w:rsidR="00BC5350" w:rsidRPr="00BC5350">
        <w:rPr>
          <w:rFonts w:ascii="Times New Roman" w:hAnsi="Times New Roman" w:cs="Times New Roman"/>
          <w:color w:val="000000" w:themeColor="text1"/>
          <w:sz w:val="20"/>
          <w:szCs w:val="20"/>
        </w:rPr>
        <w:t xml:space="preserve"> dan </w:t>
      </w:r>
      <w:r w:rsidR="00BC5350" w:rsidRPr="00BC5350">
        <w:rPr>
          <w:rFonts w:ascii="Times New Roman" w:hAnsi="Times New Roman" w:cs="Times New Roman"/>
          <w:i/>
          <w:color w:val="000000" w:themeColor="text1"/>
          <w:sz w:val="20"/>
          <w:szCs w:val="20"/>
        </w:rPr>
        <w:t>s</w:t>
      </w:r>
      <w:r w:rsidR="00BC5350" w:rsidRPr="00BC5350">
        <w:rPr>
          <w:rFonts w:ascii="Times New Roman" w:hAnsi="Times New Roman" w:cs="Times New Roman"/>
          <w:i/>
          <w:color w:val="000000" w:themeColor="text1"/>
          <w:sz w:val="20"/>
          <w:szCs w:val="20"/>
        </w:rPr>
        <w:t>ales promotion</w:t>
      </w:r>
      <w:r w:rsidR="00BC5350" w:rsidRPr="00BC5350">
        <w:rPr>
          <w:rFonts w:ascii="Times New Roman" w:hAnsi="Times New Roman" w:cs="Times New Roman"/>
          <w:color w:val="000000" w:themeColor="text1"/>
          <w:sz w:val="20"/>
          <w:szCs w:val="20"/>
        </w:rPr>
        <w:t xml:space="preserve"> pada Shopee dapat lebih ditingkatkan lagi dengan memberikan jangka waktu yang pendek saat </w:t>
      </w:r>
      <w:r w:rsidR="00BC5350" w:rsidRPr="00BC5350">
        <w:rPr>
          <w:rFonts w:ascii="Times New Roman" w:hAnsi="Times New Roman" w:cs="Times New Roman"/>
          <w:i/>
          <w:color w:val="000000" w:themeColor="text1"/>
          <w:sz w:val="20"/>
          <w:szCs w:val="20"/>
        </w:rPr>
        <w:t>sales promotion</w:t>
      </w:r>
      <w:r w:rsidR="00BC5350" w:rsidRPr="00BC5350">
        <w:rPr>
          <w:rFonts w:ascii="Times New Roman" w:hAnsi="Times New Roman" w:cs="Times New Roman"/>
          <w:color w:val="000000" w:themeColor="text1"/>
          <w:sz w:val="20"/>
          <w:szCs w:val="20"/>
        </w:rPr>
        <w:t xml:space="preserve"> diadakan agar konsumen lebih terdorong untuk melakukan impulse buying</w:t>
      </w:r>
      <w:r w:rsidR="00BC5350">
        <w:rPr>
          <w:rFonts w:ascii="Times New Roman" w:hAnsi="Times New Roman" w:cs="Times New Roman"/>
          <w:color w:val="000000" w:themeColor="text1"/>
          <w:sz w:val="20"/>
          <w:szCs w:val="20"/>
        </w:rPr>
        <w:t xml:space="preserve">. </w:t>
      </w:r>
      <w:r w:rsidR="004C5D96" w:rsidRPr="004C5D96">
        <w:rPr>
          <w:rFonts w:ascii="Times New Roman" w:hAnsi="Times New Roman" w:cs="Times New Roman"/>
          <w:color w:val="000000" w:themeColor="text1"/>
          <w:sz w:val="20"/>
          <w:szCs w:val="24"/>
        </w:rPr>
        <w:t>Selain itu masih memerlukan penelitian lanjutan mengenai variabel bebas diluar karakteristik produk dan sales promotion, sehingga kemungkinan besar terdapat variabel lain yang dapat mempengaruhi impulse buying yang terjadi di Shopee.</w:t>
      </w:r>
    </w:p>
    <w:p w14:paraId="10438E45" w14:textId="77777777" w:rsidR="003C7C5D" w:rsidRDefault="003C7C5D" w:rsidP="003C7C5D">
      <w:pPr>
        <w:spacing w:line="240" w:lineRule="auto"/>
        <w:jc w:val="both"/>
        <w:rPr>
          <w:rFonts w:ascii="Times New Roman" w:hAnsi="Times New Roman" w:cs="Times New Roman"/>
          <w:color w:val="000000" w:themeColor="text1"/>
          <w:sz w:val="20"/>
          <w:szCs w:val="24"/>
        </w:rPr>
      </w:pPr>
      <w:r w:rsidRPr="003C7C5D">
        <w:rPr>
          <w:rFonts w:ascii="Times New Roman" w:hAnsi="Times New Roman" w:cs="Times New Roman"/>
          <w:b/>
          <w:color w:val="000000" w:themeColor="text1"/>
          <w:sz w:val="20"/>
          <w:szCs w:val="24"/>
        </w:rPr>
        <w:t>Kata Kunci</w:t>
      </w:r>
      <w:r w:rsidRPr="003C7C5D">
        <w:rPr>
          <w:rFonts w:ascii="Times New Roman" w:hAnsi="Times New Roman" w:cs="Times New Roman"/>
          <w:color w:val="000000" w:themeColor="text1"/>
          <w:sz w:val="20"/>
          <w:szCs w:val="24"/>
        </w:rPr>
        <w:t xml:space="preserve"> : Karakteristik Produk, Sales Promotion, Impulse Buying</w:t>
      </w:r>
    </w:p>
    <w:p w14:paraId="0AB5B66D" w14:textId="77777777" w:rsidR="00641AB7" w:rsidRDefault="00641AB7" w:rsidP="003C7C5D">
      <w:pPr>
        <w:spacing w:line="240" w:lineRule="auto"/>
        <w:jc w:val="both"/>
        <w:rPr>
          <w:rFonts w:ascii="Times New Roman" w:hAnsi="Times New Roman" w:cs="Times New Roman"/>
          <w:color w:val="000000" w:themeColor="text1"/>
          <w:sz w:val="24"/>
          <w:szCs w:val="24"/>
        </w:rPr>
        <w:sectPr w:rsidR="00641AB7">
          <w:pgSz w:w="12240" w:h="15840"/>
          <w:pgMar w:top="1440" w:right="1440" w:bottom="1440" w:left="1440" w:header="720" w:footer="720" w:gutter="0"/>
          <w:cols w:space="720"/>
          <w:docGrid w:linePitch="360"/>
        </w:sectPr>
      </w:pPr>
    </w:p>
    <w:p w14:paraId="21ED1EF5" w14:textId="6A7C9E2D" w:rsidR="00360BEA" w:rsidRPr="00360BEA" w:rsidRDefault="00360BEA" w:rsidP="000A7BBB">
      <w:pPr>
        <w:spacing w:line="240" w:lineRule="auto"/>
        <w:jc w:val="both"/>
        <w:rPr>
          <w:rFonts w:ascii="Times New Roman" w:hAnsi="Times New Roman" w:cs="Times New Roman"/>
          <w:b/>
          <w:color w:val="000000" w:themeColor="text1"/>
        </w:rPr>
      </w:pPr>
      <w:r w:rsidRPr="00360BEA">
        <w:rPr>
          <w:rFonts w:ascii="Times New Roman" w:hAnsi="Times New Roman" w:cs="Times New Roman"/>
          <w:b/>
          <w:color w:val="000000" w:themeColor="text1"/>
        </w:rPr>
        <w:lastRenderedPageBreak/>
        <w:t>Pendahuluan</w:t>
      </w:r>
    </w:p>
    <w:p w14:paraId="78242067" w14:textId="20C96D8E" w:rsidR="003C7C5D" w:rsidRPr="000A7BBB" w:rsidRDefault="00360BEA" w:rsidP="000A7BBB">
      <w:pPr>
        <w:spacing w:line="240" w:lineRule="auto"/>
        <w:jc w:val="both"/>
        <w:rPr>
          <w:rFonts w:ascii="Times New Roman" w:hAnsi="Times New Roman" w:cs="Times New Roman"/>
          <w:color w:val="000000" w:themeColor="text1"/>
        </w:rPr>
      </w:pPr>
      <w:proofErr w:type="gramStart"/>
      <w:r>
        <w:rPr>
          <w:rFonts w:ascii="Times New Roman" w:hAnsi="Times New Roman" w:cs="Times New Roman"/>
          <w:color w:val="000000" w:themeColor="text1"/>
        </w:rPr>
        <w:t xml:space="preserve">Pada </w:t>
      </w:r>
      <w:r w:rsidR="00641AB7" w:rsidRPr="000A7BBB">
        <w:rPr>
          <w:rFonts w:ascii="Times New Roman" w:hAnsi="Times New Roman" w:cs="Times New Roman"/>
          <w:color w:val="000000" w:themeColor="text1"/>
        </w:rPr>
        <w:t>era globalisasi ini, perkembangan teknologi dan informasi semakin berkembang dengan pesat.</w:t>
      </w:r>
      <w:proofErr w:type="gramEnd"/>
      <w:r w:rsidR="00641AB7" w:rsidRPr="000A7BBB">
        <w:rPr>
          <w:rFonts w:ascii="Times New Roman" w:hAnsi="Times New Roman" w:cs="Times New Roman"/>
          <w:color w:val="000000" w:themeColor="text1"/>
        </w:rPr>
        <w:t xml:space="preserve"> Salah satunya adalah penggunaan internet yang menjadi penguhung antar manusia dalam berkomunikasi, mendapatkan hiburan dan bertukar informasi. Pada peringkat ketiga Indonesia memiliki pertambahan populasi yang mengaskses internet sebesar 17% dalam satu tahun terakhir, hal ini sama seperti 25,3 juta pengakes internet baru kurun waktu setaun. Data tersebut didapatkan dari We Are Social yang melakukan survey pada Januari 2020.</w:t>
      </w:r>
    </w:p>
    <w:p w14:paraId="1CFC0116" w14:textId="77777777" w:rsidR="00641AB7" w:rsidRPr="000A7BBB" w:rsidRDefault="00641AB7" w:rsidP="000A7BBB">
      <w:pPr>
        <w:pStyle w:val="Caption"/>
        <w:jc w:val="both"/>
        <w:rPr>
          <w:rFonts w:ascii="Times New Roman" w:hAnsi="Times New Roman" w:cs="Times New Roman"/>
          <w:i/>
          <w:color w:val="auto"/>
          <w:sz w:val="22"/>
          <w:szCs w:val="22"/>
        </w:rPr>
      </w:pPr>
      <w:bookmarkStart w:id="2" w:name="_Toc101957100"/>
      <w:r w:rsidRPr="000A7BBB">
        <w:rPr>
          <w:rFonts w:ascii="Times New Roman" w:hAnsi="Times New Roman" w:cs="Times New Roman"/>
          <w:color w:val="auto"/>
          <w:sz w:val="22"/>
          <w:szCs w:val="22"/>
        </w:rPr>
        <w:t xml:space="preserve">Tabel 1.  </w:t>
      </w:r>
      <w:r w:rsidRPr="000A7BBB">
        <w:rPr>
          <w:rFonts w:ascii="Times New Roman" w:hAnsi="Times New Roman" w:cs="Times New Roman"/>
          <w:color w:val="auto"/>
          <w:sz w:val="22"/>
          <w:szCs w:val="22"/>
        </w:rPr>
        <w:fldChar w:fldCharType="begin"/>
      </w:r>
      <w:r w:rsidRPr="000A7BBB">
        <w:rPr>
          <w:rFonts w:ascii="Times New Roman" w:hAnsi="Times New Roman" w:cs="Times New Roman"/>
          <w:color w:val="auto"/>
          <w:sz w:val="22"/>
          <w:szCs w:val="22"/>
        </w:rPr>
        <w:instrText xml:space="preserve"> SEQ Tabel_1._ \* ARABIC </w:instrText>
      </w:r>
      <w:r w:rsidRPr="000A7BBB">
        <w:rPr>
          <w:rFonts w:ascii="Times New Roman" w:hAnsi="Times New Roman" w:cs="Times New Roman"/>
          <w:color w:val="auto"/>
          <w:sz w:val="22"/>
          <w:szCs w:val="22"/>
        </w:rPr>
        <w:fldChar w:fldCharType="separate"/>
      </w:r>
      <w:r w:rsidRPr="000A7BBB">
        <w:rPr>
          <w:rFonts w:ascii="Times New Roman" w:hAnsi="Times New Roman" w:cs="Times New Roman"/>
          <w:noProof/>
          <w:color w:val="auto"/>
          <w:sz w:val="22"/>
          <w:szCs w:val="22"/>
        </w:rPr>
        <w:t>1</w:t>
      </w:r>
      <w:r w:rsidRPr="000A7BBB">
        <w:rPr>
          <w:rFonts w:ascii="Times New Roman" w:hAnsi="Times New Roman" w:cs="Times New Roman"/>
          <w:color w:val="auto"/>
          <w:sz w:val="22"/>
          <w:szCs w:val="22"/>
        </w:rPr>
        <w:fldChar w:fldCharType="end"/>
      </w:r>
      <w:r w:rsidRPr="000A7BBB">
        <w:rPr>
          <w:rFonts w:ascii="Times New Roman" w:hAnsi="Times New Roman" w:cs="Times New Roman"/>
          <w:color w:val="auto"/>
          <w:sz w:val="22"/>
          <w:szCs w:val="22"/>
        </w:rPr>
        <w:t xml:space="preserve"> </w:t>
      </w:r>
      <w:r w:rsidRPr="000A7BBB">
        <w:rPr>
          <w:rFonts w:ascii="Times New Roman" w:hAnsi="Times New Roman" w:cs="Times New Roman"/>
          <w:i/>
          <w:color w:val="auto"/>
          <w:sz w:val="22"/>
          <w:szCs w:val="22"/>
        </w:rPr>
        <w:t>Internet Growth Rangkings</w:t>
      </w:r>
      <w:bookmarkEnd w:id="2"/>
    </w:p>
    <w:p w14:paraId="0AC2719A" w14:textId="77777777" w:rsidR="00641AB7" w:rsidRPr="000A7BBB" w:rsidRDefault="00641AB7" w:rsidP="000A7BBB">
      <w:pPr>
        <w:spacing w:line="240" w:lineRule="auto"/>
        <w:jc w:val="both"/>
        <w:rPr>
          <w:rFonts w:ascii="Times New Roman" w:hAnsi="Times New Roman" w:cs="Times New Roman"/>
          <w:lang w:val="en-US"/>
        </w:rPr>
      </w:pPr>
      <w:r w:rsidRPr="000A7BBB">
        <w:rPr>
          <w:rFonts w:ascii="Times New Roman" w:hAnsi="Times New Roman" w:cs="Times New Roman"/>
          <w:noProof/>
          <w:color w:val="000000" w:themeColor="text1"/>
          <w:lang w:val="en-US"/>
        </w:rPr>
        <w:drawing>
          <wp:inline distT="0" distB="0" distL="0" distR="0" wp14:anchorId="6B5AB36B" wp14:editId="11A20E34">
            <wp:extent cx="2904030" cy="1885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4558" t="27369" r="23958" b="13158"/>
                    <a:stretch/>
                  </pic:blipFill>
                  <pic:spPr bwMode="auto">
                    <a:xfrm>
                      <a:off x="0" y="0"/>
                      <a:ext cx="2923101" cy="1898335"/>
                    </a:xfrm>
                    <a:prstGeom prst="rect">
                      <a:avLst/>
                    </a:prstGeom>
                    <a:ln>
                      <a:noFill/>
                    </a:ln>
                    <a:extLst>
                      <a:ext uri="{53640926-AAD7-44D8-BBD7-CCE9431645EC}">
                        <a14:shadowObscured xmlns:a14="http://schemas.microsoft.com/office/drawing/2010/main"/>
                      </a:ext>
                    </a:extLst>
                  </pic:spPr>
                </pic:pic>
              </a:graphicData>
            </a:graphic>
          </wp:inline>
        </w:drawing>
      </w:r>
    </w:p>
    <w:p w14:paraId="608CD4CB" w14:textId="77777777" w:rsidR="00641AB7" w:rsidRPr="000A7BBB" w:rsidRDefault="00641AB7" w:rsidP="000A7BBB">
      <w:pPr>
        <w:pStyle w:val="Title"/>
        <w:spacing w:line="240" w:lineRule="auto"/>
        <w:ind w:left="0"/>
        <w:jc w:val="both"/>
        <w:rPr>
          <w:i/>
          <w:iCs/>
          <w:sz w:val="22"/>
          <w:szCs w:val="22"/>
          <w:u w:val="none"/>
          <w:lang w:val="en-ID"/>
        </w:rPr>
      </w:pPr>
      <w:r w:rsidRPr="000A7BBB">
        <w:rPr>
          <w:i/>
          <w:iCs/>
          <w:sz w:val="22"/>
          <w:szCs w:val="22"/>
          <w:u w:val="none"/>
          <w:lang w:val="en-ID"/>
        </w:rPr>
        <w:t>Sumber : (We Are Social),2020)</w:t>
      </w:r>
    </w:p>
    <w:p w14:paraId="15CC6443" w14:textId="77777777" w:rsidR="00357061" w:rsidRPr="000A7BBB" w:rsidRDefault="00641AB7"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Hasil dari survey yang dilakukan Asosiasi Penyelenggara Jasa Internet Indonesia (APJII) hingga kuartal II pada tahun 2020,  pengguna internet di Indonesia dengan jumlah mencapai 196,7 juta orang, sekitar 73,7%  dari total populasi di Indonesia yang tercatat pada data BPS sebanyak 266,9 juta jiwa. Fenomena peningkatan penggunaan internet di Indonesia juga dapat menjadi peluang bagi para pebisnis dan pelaku usaha dari segala bidang, mereka memanfaatkan hal ini dengan cara membuka toko online sebagai tempat proses menjual dan membeli lewat internet yang biasa disebut dengan </w:t>
      </w:r>
      <w:r w:rsidRPr="000A7BBB">
        <w:rPr>
          <w:rFonts w:ascii="Times New Roman" w:hAnsi="Times New Roman" w:cs="Times New Roman"/>
          <w:i/>
          <w:color w:val="000000" w:themeColor="text1"/>
        </w:rPr>
        <w:t>e-commerce</w:t>
      </w:r>
      <w:r w:rsidRPr="000A7BBB">
        <w:rPr>
          <w:rFonts w:ascii="Times New Roman" w:hAnsi="Times New Roman" w:cs="Times New Roman"/>
          <w:color w:val="000000" w:themeColor="text1"/>
        </w:rPr>
        <w:t xml:space="preserve">. Ecommerce menurut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Triandini","given":"","non-dropping-particle":"","parse-names":false,"suffix":""},{"dropping-particle":"","family":"Atmojo","given":"","non-dropping-particle":"","parse-names":false,"suffix":""}],"id":"ITEM-1","issued":{"date-parts":[["2014"]]},"title":"Pengembangan model E-Commerce Untuk Peningkatan Kinerja UKM Kota Denpasar. Eksplora Informatika, Vol 3 No 2.","type":"book"},"uris":["http://www.mendeley.com/documents/?uuid=f1e5e244-c188-43a8-ac87-b0ba73eb2c85"]}],"mendeley":{"formattedCitation":"(Triandini &amp; Atmojo, 2014)","manualFormatting":"Triandini &amp; Atmojo (2014)","plainTextFormattedCitation":"(Triandini &amp; Atmojo, 2014)","previouslyFormattedCitation":"(Triandini &amp; Atmojo, 2014)"},"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Triandini &amp; Atmojo (2014)</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rupakan proses transaksi barang dan jasa melalui sebuah sistem dengan menggunakan teknologi informasi yang ada. Dengan munculnya dan semakin berkembangnya </w:t>
      </w:r>
      <w:r w:rsidRPr="000A7BBB">
        <w:rPr>
          <w:rFonts w:ascii="Times New Roman" w:hAnsi="Times New Roman" w:cs="Times New Roman"/>
          <w:i/>
          <w:color w:val="000000" w:themeColor="text1"/>
        </w:rPr>
        <w:t>e-commerce</w:t>
      </w:r>
      <w:r w:rsidRPr="000A7BBB">
        <w:rPr>
          <w:rFonts w:ascii="Times New Roman" w:hAnsi="Times New Roman" w:cs="Times New Roman"/>
          <w:color w:val="000000" w:themeColor="text1"/>
        </w:rPr>
        <w:t xml:space="preserve"> di Indonesia membuat perilaku konsumen pun juga berubah, dari yang berbelanja secara konvensional atau </w:t>
      </w:r>
      <w:r w:rsidRPr="000A7BBB">
        <w:rPr>
          <w:rFonts w:ascii="Times New Roman" w:hAnsi="Times New Roman" w:cs="Times New Roman"/>
          <w:color w:val="000000" w:themeColor="text1"/>
        </w:rPr>
        <w:lastRenderedPageBreak/>
        <w:t xml:space="preserve">mendatangi toko secara langsung sekarang mulai beralih dengan berbelanja secara </w:t>
      </w:r>
      <w:r w:rsidRPr="000A7BBB">
        <w:rPr>
          <w:rFonts w:ascii="Times New Roman" w:hAnsi="Times New Roman" w:cs="Times New Roman"/>
          <w:i/>
          <w:color w:val="000000" w:themeColor="text1"/>
        </w:rPr>
        <w:t>online</w:t>
      </w:r>
      <w:r w:rsidRPr="000A7BBB">
        <w:rPr>
          <w:rFonts w:ascii="Times New Roman" w:hAnsi="Times New Roman" w:cs="Times New Roman"/>
          <w:color w:val="000000" w:themeColor="text1"/>
        </w:rPr>
        <w:t xml:space="preserve">. Perilaku konsumen adalah sebuah studi dimana individu, kelompok maupun organisasi melakukan kegiatan memilih, membeli, mempergunakan dan seperti apa barang, jasa, ide maupun pengalaman tersebut dapat memenuhi kebutuhan dan keinganan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Keller","given":"Kevin Lane","non-dropping-particle":"","parse-names":false,"suffix":""}],"id":"ITEM-1","issued":{"date-parts":[["2009"]]},"number-of-pages":"166","publisher":"Jakarta: Erlangga","title":"Manajemen Pemasaran Edisi 13 Jilid 1","type":"book"},"uris":["http://www.mendeley.com/documents/?uuid=e8b94611-e399-4dfd-b538-15d28a052265"]}],"mendeley":{"formattedCitation":"(Kotler &amp; Keller, 2009)","plainTextFormattedCitation":"(Kotler &amp; Keller, 2009)","previouslyFormattedCitation":"(Kotler &amp; Keller, 200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Keller, 200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Pada perilaku konsumen tahapan terakhir yang akan dilakukan oleh seseorang adalah melakukan pembelian dengan keputusan pembelian. Keputusan pembelian merupakan sebuah kegiatan konsumen untuk memecahkan masalah dengan membeli produk yang sebelumnya melalui proses pengambilan keputusan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Firmansyah","given":"M. A","non-dropping-particle":"","parse-names":false,"suffix":""}],"id":"ITEM-1","issued":{"date-parts":[["2018"]]},"publisher":"Deepublish","title":"Perilaku Konsumen (Sikap dan Pemasaran)","type":"book"},"uris":["http://www.mendeley.com/documents/?uuid=c1ff94b6-b8a8-4853-9108-9666140fc049"]}],"mendeley":{"formattedCitation":"(Firmansyah, 2018)","plainTextFormattedCitation":"(Firmansyah, 2018)","previouslyFormattedCitation":"(Firmansyah, 2018)"},"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Firmansyah, 2018)</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Firmansyah","given":"M. A","non-dropping-particle":"","parse-names":false,"suffix":""}],"id":"ITEM-1","issued":{"date-parts":[["2018"]]},"publisher":"Deepublish","title":"Perilaku Konsumen (Sikap dan Pemasaran)","type":"book"},"uris":["http://www.mendeley.com/documents/?uuid=c1ff94b6-b8a8-4853-9108-9666140fc049"]}],"mendeley":{"formattedCitation":"(Firmansyah, 2018)","manualFormatting":"Firmansyah (2018)","plainTextFormattedCitation":"(Firmansyah, 2018)","previouslyFormattedCitation":"(Firmansyah, 2018)"},"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Firmansyah (2018)</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juga menyatakan bahwa keputusan pembelian dibaagi menjadi dua kategori yaitu yang pertama adalah pembelian terencana merupakan keputusan pembelian terjadi ketika konsumen sudah menentukan produk apa yang akan dipilih sebelum memasuki toko. Kedua, pembelian tidak terencana adalah keputusan pembelian terjadi konsumen tidak memikirkan dan merencanakan akan membeli produk tersebut, tetapi akhirnya memutuskan untuk membeli. Pembelian yang tidak terencanakan sering disebut juga dengan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Pembelian impulsif makin banyak terjadi di masyarakat dengan tanpa disadari ketika internet bisa menjadi saluran pemasaran yang dapat merangsang pembelian impulsif ditambah lagi kemungkinan adanya iklan atau promosi, proses ini disebabkan karena pertemuan produk ketika mem-</w:t>
      </w:r>
      <w:r w:rsidRPr="000A7BBB">
        <w:rPr>
          <w:rFonts w:ascii="Times New Roman" w:hAnsi="Times New Roman" w:cs="Times New Roman"/>
          <w:i/>
          <w:color w:val="000000" w:themeColor="text1"/>
        </w:rPr>
        <w:t>browsing</w:t>
      </w:r>
      <w:r w:rsidRPr="000A7BBB">
        <w:rPr>
          <w:rFonts w:ascii="Times New Roman" w:hAnsi="Times New Roman" w:cs="Times New Roman"/>
          <w:color w:val="000000" w:themeColor="text1"/>
        </w:rPr>
        <w:t xml:space="preserve"> melalui salah satu </w:t>
      </w:r>
      <w:r w:rsidRPr="000A7BBB">
        <w:rPr>
          <w:rFonts w:ascii="Times New Roman" w:hAnsi="Times New Roman" w:cs="Times New Roman"/>
          <w:i/>
          <w:color w:val="000000" w:themeColor="text1"/>
        </w:rPr>
        <w:t>E-Commerce</w:t>
      </w:r>
      <w:r w:rsidRPr="000A7BBB">
        <w:rPr>
          <w:rFonts w:ascii="Times New Roman" w:hAnsi="Times New Roman" w:cs="Times New Roman"/>
          <w:color w:val="000000" w:themeColor="text1"/>
        </w:rPr>
        <w:t xml:space="preserve"> lalu berorientasi pada terjadinya sikap atau tujuan kognitif-terstruktur yaitu pembelian tidak terencana.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merupakan proses konsumen melakukan pembelian barang yang sebelumnya tidak memiliki niat atau rencana untuk membeli barang tersebut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bstract":"This study tries to determine what factors causing consumers to do impulse buying. This study uses 4 independent variables, that are store environment (X1), positive emotions (X2), personal selling sklill (X3), in store promotion (X4), and impulse buying as the dependent …","author":[{"dropping-particle":"","family":"Lisda","given":"Rahmasari","non-dropping-particle":"","parse-names":false,"suffix":""}],"container-title":"Majalah Ilmiah INFORMATIKA","id":"ITEM-1","issue":"3","issued":{"date-parts":[["2010"]]},"page":"56-68","title":"Menciptakan Impulse Buying","type":"article-journal","volume":"1"},"uris":["http://www.mendeley.com/documents/?uuid=2a6b7e5a-b433-44db-afce-0c301e9bf02e"]}],"mendeley":{"formattedCitation":"(Lisda, 2010)","plainTextFormattedCitation":"(Lisda, 2010)","previouslyFormattedCitation":"(Lisda, 2010)"},"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Lisda, 2010)</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Hal tersebut didukung oleh pernyataan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Solomon","given":"Michael R","non-dropping-particle":"","parse-names":false,"suffix":""},{"dropping-particle":"","family":"Rabolt","given":"Nancy","non-dropping-particle":"","parse-names":false,"suffix":""}],"id":"ITEM-1","issued":{"date-parts":[["2009"]]},"publisher":"Pearson/Prentice Hall","title":"“Consumer Behavior in Fashion”. Second Edition.","type":"book"},"uris":["http://www.mendeley.com/documents/?uuid=0887263b-8144-41cc-aebe-4d5e378db7f3"]}],"mendeley":{"formattedCitation":"(Solomon &amp; Rabolt, 2009)","manualFormatting":"Solomon &amp; Rabolt (2009)","plainTextFormattedCitation":"(Solomon &amp; Rabolt, 2009)","previouslyFormattedCitation":"(Solomon &amp; Rabolt, 200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Solomon &amp; Rabolt (200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bahwa ketika konsumen melakukan pembelian produk secara spontan, mereka percaya hal itu merupakan perbuatan yang wajar.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Loudon","given":"D.L","non-dropping-particle":"","parse-names":false,"suffix":""},{"dropping-particle":"","family":"Bitta","given":"A.J","non-dropping-particle":"","parse-names":false,"suffix":""}],"id":"ITEM-1","issued":{"date-parts":[["1993"]]},"publisher":"Singapore: McGraw Hill","title":"Consumer Behavior and Application 4th ed","type":"book"},"uris":["http://www.mendeley.com/documents/?uuid=0dec4890-2fb5-48d6-8c60-a3f2651c0cf7"]}],"mendeley":{"formattedCitation":"(Loudon &amp; Bitta, 1993)","manualFormatting":"Loudon &amp; Bitta (1993)","plainTextFormattedCitation":"(Loudon &amp; Bitta, 1993)","previouslyFormattedCitation":"(Loudon &amp; Bitta, 1993)"},"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Loudon &amp; Bitta (1993)</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nyatakan ada beberapa faktor yang dapat mempengaruhi perilaku pembelian yang impulsif, yaitu:  pertama, karakteristik produk yang terdiri </w:t>
      </w:r>
      <w:r w:rsidR="00357061" w:rsidRPr="000A7BBB">
        <w:rPr>
          <w:rFonts w:ascii="Times New Roman" w:hAnsi="Times New Roman" w:cs="Times New Roman"/>
          <w:color w:val="000000" w:themeColor="text1"/>
        </w:rPr>
        <w:t>karakteristik pemasaran, ketiga  karakteristik konsumen</w:t>
      </w:r>
      <w:r w:rsidRPr="000A7BBB">
        <w:rPr>
          <w:rFonts w:ascii="Times New Roman" w:hAnsi="Times New Roman" w:cs="Times New Roman"/>
          <w:color w:val="000000" w:themeColor="text1"/>
        </w:rPr>
        <w:t>.</w:t>
      </w:r>
      <w:r w:rsidR="00357061" w:rsidRPr="000A7BBB">
        <w:rPr>
          <w:rFonts w:ascii="Times New Roman" w:hAnsi="Times New Roman" w:cs="Times New Roman"/>
          <w:color w:val="000000" w:themeColor="text1"/>
        </w:rPr>
        <w:t xml:space="preserve"> Produk merupakan sesuatu yang </w:t>
      </w:r>
      <w:r w:rsidR="00357061" w:rsidRPr="000A7BBB">
        <w:rPr>
          <w:rFonts w:ascii="Times New Roman" w:hAnsi="Times New Roman" w:cs="Times New Roman"/>
          <w:color w:val="000000" w:themeColor="text1"/>
        </w:rPr>
        <w:lastRenderedPageBreak/>
        <w:t xml:space="preserve">ditawarkan untuk disukai, diamati, dibeli dipasar untuk memenuhi kebutuhan para konsumennya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uthor":[{"dropping-particle":"","family":"Adisaputro","given":"G","non-dropping-particle":"","parse-names":false,"suffix":""}],"id":"ITEM-1","issued":{"date-parts":[["2014"]]},"publisher":"Yogyakarta: UPP STIM YKPM.","title":"Manajemen Pemasaran","type":"book"},"uris":["http://www.mendeley.com/documents/?uuid=ca9843a5-3c10-4e13-bb93-62ec09e1d836"]}],"mendeley":{"formattedCitation":"(Adisaputro, 2014)","plainTextFormattedCitation":"(Adisaputro, 2014)","previouslyFormattedCitation":"(Adisaputro, 2014)"},"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Adisaputro, 2014)</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Menurut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Keller","given":"Kevin Lane","non-dropping-particle":"","parse-names":false,"suffix":""}],"id":"ITEM-1","issued":{"date-parts":[["2009"]]},"number-of-pages":"166","publisher":"Jakarta: Erlangga","title":"Manajemen Pemasaran Edisi 13 Jilid 1","type":"book"},"uris":["http://www.mendeley.com/documents/?uuid=e8b94611-e399-4dfd-b538-15d28a052265"]}],"mendeley":{"formattedCitation":"(Kotler &amp; Keller, 2009)","manualFormatting":"Kotler &amp; Keller (2009)","plainTextFormattedCitation":"(Kotler &amp; Keller, 2009)","previouslyFormattedCitation":"(Kotler &amp; Keller, 2009)"},"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Kotler &amp; Keller (2009)</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pemasar harus dapat mengetahui bagaimana mengklasifikasikan produknya dari karakteristik produk tersebut dengan cara suatu produk ahrus memiliki nilai yang lebih dibandingkan produk lainnya, baik diliat dari sisi kualitas, desain produk, ukuran produk, kemasan yang dapat menarik konsumen untuk membentuk penawaran pasar yang baik. Berdasarkan penelitian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DOI":"10.21009/jrmsi.009.1.07","ISSN":"2301-8313","abstract":"Penelitian ini bertujuan untuk mengetahui: (1) pengaruh bintang iklan terhadap intensi membeli Garnier Light Complete, (2) pengaruh kepribadian merek terhadap intensi membeli Garnier Light Complete, (3) pengaruh karakteristik produk terhadap intensi membeli Garnier Light Complete. Populasi pada penelitian ini adalah mahasiswi UNJ yang belum pernah menggunakan produk Garnier Light Complete. Teknik pengambilan sampel dalam penelitian ini menggunakan purposivesampling dengan jumlah sampel sebanyak 200. Teknik pengumpulan datamenggunakan kuesioner yang telah diuji validitas dan reliabilitasnya. Teknik analisis data yang digunakan untuk menjawab hipotesis penelitian ini adalah uji asumsi klasik, analisis deskriptif dan analisis regresi linier berganda. Hasilpenelitian ini menunjukkan bahwa: (1) bintang iklan memiliki pengaruh yang signifikan terhadap intensi membeli,(2) kepribadian merek tidak memiliki pengaruh yang signifikan terhadap intensi membeli, (3) karakteristik produk memiliki pengaruh yang signifikan terhadap intensi membeli.","author":[{"dropping-particle":"","family":"S. Siregar","given":"M. Edo","non-dropping-particle":"","parse-names":false,"suffix":""},{"dropping-particle":"","family":"Kaffah","given":"Wafa Silmy","non-dropping-particle":"","parse-names":false,"suffix":""},{"dropping-particle":"","family":"Febrilia","given":"Ika","non-dropping-particle":"","parse-names":false,"suffix":""}],"container-title":"JRMSI - Jurnal Riset Manajemen Sains Indonesia","id":"ITEM-1","issue":"1","issued":{"date-parts":[["2018"]]},"page":"88-104","title":"Pengaruh Bintang Iklan, Kepribadian Merek, Dan Karakteristik Produk Terhadap Intensi Membeli Garnier Light Complete Versi Chelsea Islan (Studi Kasus Pada Mahasiswi Unj)","type":"article-journal","volume":"9"},"uris":["http://www.mendeley.com/documents/?uuid=66cb337d-c3c0-42e2-ab21-3fc2ad8868a1"]}],"mendeley":{"formattedCitation":"(S. Siregar et al., 2018)","manualFormatting":"Siregar et al., (2018)","plainTextFormattedCitation":"(S. Siregar et al., 2018)","previouslyFormattedCitation":"(S. Siregar et al., 2018)"},"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Siregar et al., (2018)</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karakteristik memiliki pengaruh positif signifikan terhadap pembelian, </w:t>
      </w:r>
      <w:r w:rsidR="00357061" w:rsidRPr="000A7BBB">
        <w:rPr>
          <w:rFonts w:ascii="Times New Roman" w:eastAsia="Times New Roman" w:hAnsi="Times New Roman" w:cs="Times New Roman"/>
          <w:color w:val="000000" w:themeColor="text1"/>
        </w:rPr>
        <w:t>dengan ini dapat memicu konsumen untuk membeli suatu barang secara impulsif. Selain karakteristik produk, promosi juga termasuk yang dapat mempengaruhi perilaku pembelian impulsif. Menurut</w:t>
      </w:r>
      <w:r w:rsidR="00357061" w:rsidRPr="000A7BBB">
        <w:rPr>
          <w:rFonts w:ascii="Times New Roman" w:hAnsi="Times New Roman" w:cs="Times New Roman"/>
          <w:color w:val="000000" w:themeColor="text1"/>
        </w:rPr>
        <w:t xml:space="preserve">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uthor":[{"dropping-particle":"","family":"Hasan","given":"Ali","non-dropping-particle":"","parse-names":false,"suffix":""}],"id":"ITEM-1","issued":{"date-parts":[["2016"]]},"publisher":"Yogyakarta: MEDPress","title":"Marketing","type":"book"},"uris":["http://www.mendeley.com/documents/?uuid=25c767f7-a176-4416-b90e-41c59117b412"]}],"mendeley":{"formattedCitation":"(Hasan, 2016)","manualFormatting":"Hasan (2016)","plainTextFormattedCitation":"(Hasan, 2016)","previouslyFormattedCitation":"(Hasan, 2016)"},"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Hasan (2016)</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promosi adalah salah satu fungsi dari pemasaran yang berguna mengkomunikasikan programnya dengan cara persuasif kepada konsumen untuk mendorong terjadinya pembelian. Oleh karena itu,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Armstrong","given":"Gary","non-dropping-particle":"","parse-names":false,"suffix":""}],"id":"ITEM-1","issued":{"date-parts":[["2006"]]},"publisher":"Erlangga. Jakarta","title":"Prinsip-Prinsip Pemasaran Edisi 12","type":"book"},"uris":["http://www.mendeley.com/documents/?uuid=2867bd7b-9d54-454c-9a8b-3d20d8f9cccb"]}],"mendeley":{"formattedCitation":"(Kotler &amp; Armstrong, 2006)","manualFormatting":"Kotler &amp; Armstrong (2006)","plainTextFormattedCitation":"(Kotler &amp; Armstrong, 2006)","previouslyFormattedCitation":"(Kotler &amp; Armstrong, 2006)"},"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Kotler &amp; Armstrong (2006)</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promosi dibagi menjadi 5 jenis, yaitu: periklanan </w:t>
      </w:r>
      <w:r w:rsidR="00357061" w:rsidRPr="000A7BBB">
        <w:rPr>
          <w:rFonts w:ascii="Times New Roman" w:hAnsi="Times New Roman" w:cs="Times New Roman"/>
          <w:i/>
          <w:color w:val="000000" w:themeColor="text1"/>
        </w:rPr>
        <w:t>(advertising)</w:t>
      </w:r>
      <w:r w:rsidR="00357061" w:rsidRPr="000A7BBB">
        <w:rPr>
          <w:rFonts w:ascii="Times New Roman" w:hAnsi="Times New Roman" w:cs="Times New Roman"/>
          <w:color w:val="000000" w:themeColor="text1"/>
        </w:rPr>
        <w:t xml:space="preserve">, penjualan personal </w:t>
      </w:r>
      <w:r w:rsidR="00357061" w:rsidRPr="000A7BBB">
        <w:rPr>
          <w:rFonts w:ascii="Times New Roman" w:hAnsi="Times New Roman" w:cs="Times New Roman"/>
          <w:i/>
          <w:color w:val="000000" w:themeColor="text1"/>
        </w:rPr>
        <w:t>(personal selling)</w:t>
      </w:r>
      <w:r w:rsidR="00357061" w:rsidRPr="000A7BBB">
        <w:rPr>
          <w:rFonts w:ascii="Times New Roman" w:hAnsi="Times New Roman" w:cs="Times New Roman"/>
          <w:color w:val="000000" w:themeColor="text1"/>
        </w:rPr>
        <w:t xml:space="preserve"> promosi penjualan </w:t>
      </w:r>
      <w:r w:rsidR="00357061" w:rsidRPr="000A7BBB">
        <w:rPr>
          <w:rFonts w:ascii="Times New Roman" w:hAnsi="Times New Roman" w:cs="Times New Roman"/>
          <w:i/>
          <w:color w:val="000000" w:themeColor="text1"/>
        </w:rPr>
        <w:t>(sales promotion)</w:t>
      </w:r>
      <w:r w:rsidR="00357061" w:rsidRPr="000A7BBB">
        <w:rPr>
          <w:rFonts w:ascii="Times New Roman" w:hAnsi="Times New Roman" w:cs="Times New Roman"/>
          <w:color w:val="000000" w:themeColor="text1"/>
        </w:rPr>
        <w:t xml:space="preserve">, hubungan masyarakat </w:t>
      </w:r>
      <w:r w:rsidR="00357061" w:rsidRPr="000A7BBB">
        <w:rPr>
          <w:rFonts w:ascii="Times New Roman" w:hAnsi="Times New Roman" w:cs="Times New Roman"/>
          <w:i/>
          <w:color w:val="000000" w:themeColor="text1"/>
        </w:rPr>
        <w:t>(public realtion)</w:t>
      </w:r>
      <w:r w:rsidR="00357061" w:rsidRPr="000A7BBB">
        <w:rPr>
          <w:rFonts w:ascii="Times New Roman" w:hAnsi="Times New Roman" w:cs="Times New Roman"/>
          <w:color w:val="000000" w:themeColor="text1"/>
        </w:rPr>
        <w:t xml:space="preserve">, pemasaran langsung </w:t>
      </w:r>
      <w:r w:rsidR="00357061" w:rsidRPr="000A7BBB">
        <w:rPr>
          <w:rFonts w:ascii="Times New Roman" w:hAnsi="Times New Roman" w:cs="Times New Roman"/>
          <w:i/>
          <w:color w:val="000000" w:themeColor="text1"/>
        </w:rPr>
        <w:t>(direct marketing)</w:t>
      </w:r>
      <w:r w:rsidR="00357061" w:rsidRPr="000A7BBB">
        <w:rPr>
          <w:rFonts w:ascii="Times New Roman" w:hAnsi="Times New Roman" w:cs="Times New Roman"/>
          <w:color w:val="000000" w:themeColor="text1"/>
        </w:rPr>
        <w:t xml:space="preserve">.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uthor":[{"dropping-particle":"","family":"Belch","given":"George","non-dropping-particle":"","parse-names":false,"suffix":""},{"dropping-particle":"","family":"Belch","given":"Michael","non-dropping-particle":"","parse-names":false,"suffix":""}],"id":"ITEM-1","issued":{"date-parts":[["2015"]]},"publisher":"New York: McGraw Hill","title":"Advertising and Promotion: Intergrated Marketing Communication Perspective","type":"book"},"uris":["http://www.mendeley.com/documents/?uuid=258f0192-70a5-4b0d-aec6-c50a2f6e4107"]}],"mendeley":{"formattedCitation":"(Belch &amp; Belch, 2015)","manualFormatting":"Belch &amp; Belch (2015)","plainTextFormattedCitation":"(Belch &amp; Belch, 2015)","previouslyFormattedCitation":"(Belch &amp; Belch, 2015)"},"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Belch &amp; Belch (2015)</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mengungkapkan bahwa </w:t>
      </w:r>
      <w:r w:rsidR="00357061" w:rsidRPr="000A7BBB">
        <w:rPr>
          <w:rFonts w:ascii="Times New Roman" w:hAnsi="Times New Roman" w:cs="Times New Roman"/>
          <w:i/>
          <w:color w:val="000000" w:themeColor="text1"/>
        </w:rPr>
        <w:t>sales promotion</w:t>
      </w:r>
      <w:r w:rsidR="00357061" w:rsidRPr="000A7BBB">
        <w:rPr>
          <w:rFonts w:ascii="Times New Roman" w:hAnsi="Times New Roman" w:cs="Times New Roman"/>
          <w:color w:val="000000" w:themeColor="text1"/>
        </w:rPr>
        <w:t xml:space="preserve"> merupakan aktifitas pemasaran untuk menyediakan nilai lebih atau insentif kepada tenaga para penjual, distributor dan konsumen yang tujuannya mampu mempercepat penjualan. </w:t>
      </w:r>
      <w:r w:rsidR="00357061" w:rsidRPr="000A7BBB">
        <w:rPr>
          <w:rFonts w:ascii="Times New Roman" w:hAnsi="Times New Roman" w:cs="Times New Roman"/>
          <w:i/>
          <w:color w:val="000000" w:themeColor="text1"/>
        </w:rPr>
        <w:t>Sales promotion</w:t>
      </w:r>
      <w:r w:rsidR="00357061" w:rsidRPr="000A7BBB">
        <w:rPr>
          <w:rFonts w:ascii="Times New Roman" w:hAnsi="Times New Roman" w:cs="Times New Roman"/>
          <w:color w:val="000000" w:themeColor="text1"/>
        </w:rPr>
        <w:t xml:space="preserve"> juga dapat menstimulus konsumen untuk melakukan pembelian impulsive. Berdasarkan penelitian dari </w:t>
      </w:r>
      <w:r w:rsidR="00357061" w:rsidRPr="000A7BBB">
        <w:rPr>
          <w:rFonts w:ascii="Times New Roman" w:hAnsi="Times New Roman" w:cs="Times New Roman"/>
          <w:color w:val="000000" w:themeColor="text1"/>
        </w:rPr>
        <w:fldChar w:fldCharType="begin" w:fldLock="1"/>
      </w:r>
      <w:r w:rsidR="00357061" w:rsidRPr="000A7BBB">
        <w:rPr>
          <w:rFonts w:ascii="Times New Roman" w:hAnsi="Times New Roman" w:cs="Times New Roman"/>
          <w:color w:val="000000" w:themeColor="text1"/>
        </w:rPr>
        <w:instrText>ADDIN CSL_CITATION {"citationItems":[{"id":"ITEM-1","itemData":{"abstract":"Abstrak Penelitian ini bertujuan untuk mengetahui strategi komunikasi pemasaran e-commerce yaitu Shopee Indonesia, situs ini menggunakan strategi promosi penjualan dengan media online. Berbagai Sales promotion yang menarik membuat para konsumen sering melakukan impulsive buying. Faktor perkembangan pemanfaatan teknologi informasi dan Komunikasi (TIK) mempermudah konsumen dalam melakukan pembelanjaan online. Dalam penelitian ini peneliti ingin mengetahui pengaruh sales promotion Shopee Indonesia terhadap impulsive buying pada mahasiswa STIKS TARAKANITA. Penelitian ini memiliki 2 variabel yaitu sales promotion sebagai variabel X dan Impulsive buying sebagai variabel Y. Teori yang digunakan dalam penelitian ini adalah ilmu komunikasi, Komunikasi Pemasaran, Bauran Promosi dan Impulsive buying. Penelitian ini dilaksanakan pada Maret-Juli 2018 bertempat di STIKS Tarakanita. Metode Penelitian ini menggunakan metode penelitian kuantitatif dengan menggunakan data primer, yang kuesioner disebarkan langsung kepada mahasiswa STIKS Tarakanita yang memiliki akun shopee yang berjumlah 130 mahasiswa. Uji Validitas, Reabilitas, Normalitas, Linearitas, Regresi Sederhana, Korelasi, dan Determinasi yang dilakukan pada penelitian ini diolah menggunakan IBM SPSS Statistic 22.0. Hasil penelitian ini menjunjukan terdapat pengaruh sales promotion Shopee Indonesia terhadap impulsive buying pada Mahasiswa STIKS Tarakanita sebesar 52% sisanya 48% dipengaruhi oleh variabel lain yang tidak dimasukkan dalam model penelitian ini. Kata Kunci: Impulsive buying, Sales promotion, e-commerce, ICT.","author":[{"dropping-particle":"","family":"Felita","given":"Patricia","non-dropping-particle":"","parse-names":false,"suffix":""},{"dropping-particle":"","family":"Oktivera","given":"Elsie","non-dropping-particle":"","parse-names":false,"suffix":""}],"container-title":"Jurnal Ilmu Komunikasi dan Bisnis","id":"ITEM-1","issue":"2","issued":{"date-parts":[["2019"]]},"page":"159-185","title":"Pengaruh Sales Promotion Shopee Indonesia Terhadap Impulsive Buying Konsumen Studi Kasus: Impulsive Buying Pada Mahasiswa STIKS Tarakanita","type":"article-journal","volume":"4"},"uris":["http://www.mendeley.com/documents/?uuid=11d9e850-07d3-4457-8eb0-cb6244ff35e5"]}],"mendeley":{"formattedCitation":"(Felita &amp; Oktivera, 2019)","manualFormatting":"Felita &amp; Oktivera (2019)","plainTextFormattedCitation":"(Felita &amp; Oktivera, 2019)","previouslyFormattedCitation":"(Felita &amp; Oktivera, 2019)"},"properties":{"noteIndex":0},"schema":"https://github.com/citation-style-language/schema/raw/master/csl-citation.json"}</w:instrText>
      </w:r>
      <w:r w:rsidR="00357061" w:rsidRPr="000A7BBB">
        <w:rPr>
          <w:rFonts w:ascii="Times New Roman" w:hAnsi="Times New Roman" w:cs="Times New Roman"/>
          <w:color w:val="000000" w:themeColor="text1"/>
        </w:rPr>
        <w:fldChar w:fldCharType="separate"/>
      </w:r>
      <w:r w:rsidR="00357061" w:rsidRPr="000A7BBB">
        <w:rPr>
          <w:rFonts w:ascii="Times New Roman" w:hAnsi="Times New Roman" w:cs="Times New Roman"/>
          <w:noProof/>
          <w:color w:val="000000" w:themeColor="text1"/>
        </w:rPr>
        <w:t>Felita &amp; Oktivera (2019)</w:t>
      </w:r>
      <w:r w:rsidR="00357061" w:rsidRPr="000A7BBB">
        <w:rPr>
          <w:rFonts w:ascii="Times New Roman" w:hAnsi="Times New Roman" w:cs="Times New Roman"/>
          <w:color w:val="000000" w:themeColor="text1"/>
        </w:rPr>
        <w:fldChar w:fldCharType="end"/>
      </w:r>
      <w:r w:rsidR="00357061" w:rsidRPr="000A7BBB">
        <w:rPr>
          <w:rFonts w:ascii="Times New Roman" w:hAnsi="Times New Roman" w:cs="Times New Roman"/>
          <w:color w:val="000000" w:themeColor="text1"/>
        </w:rPr>
        <w:t xml:space="preserve"> menyatakan sales promostion berpengaruh positif signifikan terhadap </w:t>
      </w:r>
      <w:r w:rsidR="00357061" w:rsidRPr="000A7BBB">
        <w:rPr>
          <w:rFonts w:ascii="Times New Roman" w:hAnsi="Times New Roman" w:cs="Times New Roman"/>
          <w:i/>
          <w:color w:val="000000" w:themeColor="text1"/>
        </w:rPr>
        <w:t>impulse buying</w:t>
      </w:r>
      <w:r w:rsidR="00357061" w:rsidRPr="000A7BBB">
        <w:rPr>
          <w:rFonts w:ascii="Times New Roman" w:hAnsi="Times New Roman" w:cs="Times New Roman"/>
          <w:color w:val="000000" w:themeColor="text1"/>
        </w:rPr>
        <w:t>.</w:t>
      </w:r>
    </w:p>
    <w:p w14:paraId="5D2F231F"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Situs jual beli secara </w:t>
      </w:r>
      <w:r w:rsidRPr="000A7BBB">
        <w:rPr>
          <w:rFonts w:ascii="Times New Roman" w:hAnsi="Times New Roman" w:cs="Times New Roman"/>
          <w:i/>
          <w:color w:val="000000" w:themeColor="text1"/>
        </w:rPr>
        <w:t>online</w:t>
      </w:r>
      <w:r w:rsidRPr="000A7BBB">
        <w:rPr>
          <w:rFonts w:ascii="Times New Roman" w:hAnsi="Times New Roman" w:cs="Times New Roman"/>
          <w:color w:val="000000" w:themeColor="text1"/>
        </w:rPr>
        <w:t xml:space="preserve"> di Indonesia sudah lama bermunculan, tetapi belakangan ini situs jual beli </w:t>
      </w:r>
      <w:r w:rsidRPr="000A7BBB">
        <w:rPr>
          <w:rFonts w:ascii="Times New Roman" w:hAnsi="Times New Roman" w:cs="Times New Roman"/>
          <w:i/>
          <w:color w:val="000000" w:themeColor="text1"/>
        </w:rPr>
        <w:t>online</w:t>
      </w:r>
      <w:r w:rsidRPr="000A7BBB">
        <w:rPr>
          <w:rFonts w:ascii="Times New Roman" w:hAnsi="Times New Roman" w:cs="Times New Roman"/>
          <w:color w:val="000000" w:themeColor="text1"/>
        </w:rPr>
        <w:t xml:space="preserve"> menjadi semakin marak digunakan. Shopee merupakan salah satu </w:t>
      </w:r>
      <w:r w:rsidRPr="000A7BBB">
        <w:rPr>
          <w:rFonts w:ascii="Times New Roman" w:hAnsi="Times New Roman" w:cs="Times New Roman"/>
          <w:i/>
          <w:color w:val="000000" w:themeColor="text1"/>
        </w:rPr>
        <w:t>e-commerce</w:t>
      </w:r>
      <w:r w:rsidRPr="000A7BBB">
        <w:rPr>
          <w:rFonts w:ascii="Times New Roman" w:hAnsi="Times New Roman" w:cs="Times New Roman"/>
          <w:color w:val="000000" w:themeColor="text1"/>
        </w:rPr>
        <w:t xml:space="preserve"> yang baru di Indonesia, </w:t>
      </w:r>
      <w:r w:rsidR="00D9479B" w:rsidRPr="000A7BBB">
        <w:rPr>
          <w:rFonts w:ascii="Times New Roman" w:hAnsi="Times New Roman" w:cs="Times New Roman"/>
          <w:color w:val="000000" w:themeColor="text1"/>
        </w:rPr>
        <w:t xml:space="preserve">target pasar Shopee juga tidak dibatasi oleh umur, asalkan masyarakat dapat menggunakan dan mengoperasikan peralatan elektronik dengan baik maka dari itu aplikasi Shopee pun dapat digunakan dengan mudah oleh berbagai </w:t>
      </w:r>
      <w:r w:rsidR="00D9479B" w:rsidRPr="000A7BBB">
        <w:rPr>
          <w:rFonts w:ascii="Times New Roman" w:hAnsi="Times New Roman" w:cs="Times New Roman"/>
          <w:color w:val="000000" w:themeColor="text1"/>
        </w:rPr>
        <w:lastRenderedPageBreak/>
        <w:t xml:space="preserve">kalangan dan usia, menurut riset yang dilaksanakan oleh Snapchart tahun 2020 menyatakan kelompok umur yang berbelanja di Shopee dominan dilakukan oleh generasi Z yaitu  pada rentang umur 19 – 24 tahun dengan hasil riset sebesar 72%. Generasi Z (Gen Z) adalah yang lahir pada tahun 1997-2012, generasi ini juga diidentikan dengan era berkembangnya teknologi internet dan </w:t>
      </w:r>
      <w:r w:rsidR="00D9479B" w:rsidRPr="000A7BBB">
        <w:rPr>
          <w:rFonts w:ascii="Times New Roman" w:hAnsi="Times New Roman" w:cs="Times New Roman"/>
          <w:i/>
          <w:color w:val="000000" w:themeColor="text1"/>
        </w:rPr>
        <w:t>wireless</w:t>
      </w:r>
      <w:r w:rsidR="00D9479B" w:rsidRPr="000A7BBB">
        <w:rPr>
          <w:rFonts w:ascii="Times New Roman" w:hAnsi="Times New Roman" w:cs="Times New Roman"/>
          <w:color w:val="000000" w:themeColor="text1"/>
        </w:rPr>
        <w:t xml:space="preserve">, oleh karena itu mereka tidak asing dalam pengoperasian internet dalam kehidupan sehari-hari. </w:t>
      </w:r>
      <w:r w:rsidR="00FD5EC6" w:rsidRPr="000A7BBB">
        <w:rPr>
          <w:rFonts w:ascii="Times New Roman" w:hAnsi="Times New Roman" w:cs="Times New Roman"/>
          <w:color w:val="000000" w:themeColor="text1"/>
        </w:rPr>
        <w:t>S</w:t>
      </w:r>
      <w:r w:rsidRPr="000A7BBB">
        <w:rPr>
          <w:rFonts w:ascii="Times New Roman" w:hAnsi="Times New Roman" w:cs="Times New Roman"/>
          <w:color w:val="000000" w:themeColor="text1"/>
        </w:rPr>
        <w:t xml:space="preserve">ejak tahun 2015 hadir di Indonesia Shopee menjadi </w:t>
      </w:r>
      <w:r w:rsidRPr="000A7BBB">
        <w:rPr>
          <w:rFonts w:ascii="Times New Roman" w:hAnsi="Times New Roman" w:cs="Times New Roman"/>
          <w:i/>
          <w:color w:val="000000" w:themeColor="text1"/>
        </w:rPr>
        <w:t>e-commerce</w:t>
      </w:r>
      <w:r w:rsidRPr="000A7BBB">
        <w:rPr>
          <w:rFonts w:ascii="Times New Roman" w:hAnsi="Times New Roman" w:cs="Times New Roman"/>
          <w:color w:val="000000" w:themeColor="text1"/>
        </w:rPr>
        <w:t xml:space="preserve"> yang memiliki beberapa peningkatan, salah satunya dapat dilihat dari data yang dikeluarkan oleh SimilarWeb dibawah ini merupakan rekapitulasi website performance terhadap 20 platform e-commerce di Indonesia pada periode bulan Juli tahun 2020. </w:t>
      </w:r>
    </w:p>
    <w:p w14:paraId="746352B8" w14:textId="77777777" w:rsidR="00357061" w:rsidRPr="000A7BBB" w:rsidRDefault="00357061" w:rsidP="000A7BBB">
      <w:pPr>
        <w:pStyle w:val="Caption"/>
        <w:jc w:val="both"/>
        <w:rPr>
          <w:rFonts w:ascii="Times New Roman" w:hAnsi="Times New Roman" w:cs="Times New Roman"/>
          <w:color w:val="auto"/>
          <w:sz w:val="22"/>
          <w:szCs w:val="22"/>
        </w:rPr>
      </w:pPr>
      <w:bookmarkStart w:id="3" w:name="_Toc101957101"/>
      <w:r w:rsidRPr="000A7BBB">
        <w:rPr>
          <w:rFonts w:ascii="Times New Roman" w:hAnsi="Times New Roman" w:cs="Times New Roman"/>
          <w:color w:val="auto"/>
          <w:sz w:val="22"/>
          <w:szCs w:val="22"/>
        </w:rPr>
        <w:t xml:space="preserve">Tabel 1.  </w:t>
      </w:r>
      <w:r w:rsidRPr="000A7BBB">
        <w:rPr>
          <w:rFonts w:ascii="Times New Roman" w:hAnsi="Times New Roman" w:cs="Times New Roman"/>
          <w:color w:val="auto"/>
          <w:sz w:val="22"/>
          <w:szCs w:val="22"/>
        </w:rPr>
        <w:fldChar w:fldCharType="begin"/>
      </w:r>
      <w:r w:rsidRPr="000A7BBB">
        <w:rPr>
          <w:rFonts w:ascii="Times New Roman" w:hAnsi="Times New Roman" w:cs="Times New Roman"/>
          <w:color w:val="auto"/>
          <w:sz w:val="22"/>
          <w:szCs w:val="22"/>
        </w:rPr>
        <w:instrText xml:space="preserve"> SEQ Tabel_1._ \* ARABIC </w:instrText>
      </w:r>
      <w:r w:rsidRPr="000A7BBB">
        <w:rPr>
          <w:rFonts w:ascii="Times New Roman" w:hAnsi="Times New Roman" w:cs="Times New Roman"/>
          <w:color w:val="auto"/>
          <w:sz w:val="22"/>
          <w:szCs w:val="22"/>
        </w:rPr>
        <w:fldChar w:fldCharType="separate"/>
      </w:r>
      <w:r w:rsidRPr="000A7BBB">
        <w:rPr>
          <w:rFonts w:ascii="Times New Roman" w:hAnsi="Times New Roman" w:cs="Times New Roman"/>
          <w:noProof/>
          <w:color w:val="auto"/>
          <w:sz w:val="22"/>
          <w:szCs w:val="22"/>
        </w:rPr>
        <w:t>2</w:t>
      </w:r>
      <w:r w:rsidRPr="000A7BBB">
        <w:rPr>
          <w:rFonts w:ascii="Times New Roman" w:hAnsi="Times New Roman" w:cs="Times New Roman"/>
          <w:color w:val="auto"/>
          <w:sz w:val="22"/>
          <w:szCs w:val="22"/>
        </w:rPr>
        <w:fldChar w:fldCharType="end"/>
      </w:r>
      <w:r w:rsidR="000A7BBB">
        <w:rPr>
          <w:rFonts w:ascii="Times New Roman" w:hAnsi="Times New Roman" w:cs="Times New Roman"/>
          <w:color w:val="auto"/>
          <w:sz w:val="22"/>
          <w:szCs w:val="22"/>
        </w:rPr>
        <w:t xml:space="preserve"> </w:t>
      </w:r>
      <w:r w:rsidRPr="000A7BBB">
        <w:rPr>
          <w:rFonts w:ascii="Times New Roman" w:hAnsi="Times New Roman" w:cs="Times New Roman"/>
          <w:color w:val="auto"/>
          <w:sz w:val="22"/>
          <w:szCs w:val="22"/>
        </w:rPr>
        <w:t>Rekapitulasi Website Performance 20 Platform E-Commerce</w:t>
      </w:r>
      <w:bookmarkEnd w:id="3"/>
    </w:p>
    <w:p w14:paraId="216963B8" w14:textId="77777777" w:rsidR="00357061" w:rsidRPr="000A7BBB" w:rsidRDefault="00357061" w:rsidP="000A7BBB">
      <w:pPr>
        <w:spacing w:line="240" w:lineRule="auto"/>
        <w:jc w:val="both"/>
        <w:rPr>
          <w:rFonts w:ascii="Times New Roman" w:hAnsi="Times New Roman" w:cs="Times New Roman"/>
          <w:i/>
          <w:color w:val="000000" w:themeColor="text1"/>
        </w:rPr>
      </w:pPr>
      <w:r w:rsidRPr="000A7BBB">
        <w:rPr>
          <w:rFonts w:ascii="Times New Roman" w:hAnsi="Times New Roman" w:cs="Times New Roman"/>
          <w:noProof/>
          <w:color w:val="000000" w:themeColor="text1"/>
          <w:lang w:val="en-US"/>
        </w:rPr>
        <w:drawing>
          <wp:inline distT="0" distB="0" distL="0" distR="0" wp14:anchorId="11079DF6" wp14:editId="6C439B44">
            <wp:extent cx="2963464" cy="124777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8501" t="35880" r="18000" b="16561"/>
                    <a:stretch/>
                  </pic:blipFill>
                  <pic:spPr bwMode="auto">
                    <a:xfrm>
                      <a:off x="0" y="0"/>
                      <a:ext cx="2971854" cy="1251308"/>
                    </a:xfrm>
                    <a:prstGeom prst="rect">
                      <a:avLst/>
                    </a:prstGeom>
                    <a:ln>
                      <a:noFill/>
                    </a:ln>
                    <a:extLst>
                      <a:ext uri="{53640926-AAD7-44D8-BBD7-CCE9431645EC}">
                        <a14:shadowObscured xmlns:a14="http://schemas.microsoft.com/office/drawing/2010/main"/>
                      </a:ext>
                    </a:extLst>
                  </pic:spPr>
                </pic:pic>
              </a:graphicData>
            </a:graphic>
          </wp:inline>
        </w:drawing>
      </w:r>
      <w:r w:rsidRPr="000A7BBB">
        <w:rPr>
          <w:rFonts w:ascii="Times New Roman" w:hAnsi="Times New Roman" w:cs="Times New Roman"/>
          <w:i/>
          <w:color w:val="000000" w:themeColor="text1"/>
        </w:rPr>
        <w:t>Sumber: Similar Web 2020</w:t>
      </w:r>
    </w:p>
    <w:p w14:paraId="63233B85"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Pada data tersebut ditunjukkan Shopee menduduki peringkat pertama pada website total visitor dengan jumlah 289 juta kali dan juga search traffic yang tinggi pada tingkat pertama yaitu sebanyak 31.270.000 . Namun walaupun Shopee menduduki peringkat pertama dalam jumlah visitor dan search traffic yang tinggi, pada tahun 2020 Shopee belum menjadi peringkat pertama dalam Top Brand Index. </w:t>
      </w:r>
    </w:p>
    <w:p w14:paraId="59AF4790" w14:textId="77777777" w:rsidR="00357061" w:rsidRPr="000A7BBB" w:rsidRDefault="00357061" w:rsidP="000A7BBB">
      <w:pPr>
        <w:pStyle w:val="Caption"/>
        <w:jc w:val="both"/>
        <w:rPr>
          <w:rFonts w:ascii="Times New Roman" w:hAnsi="Times New Roman" w:cs="Times New Roman"/>
          <w:color w:val="auto"/>
          <w:sz w:val="22"/>
          <w:szCs w:val="22"/>
        </w:rPr>
      </w:pPr>
      <w:bookmarkStart w:id="4" w:name="_Toc101957102"/>
      <w:r w:rsidRPr="000A7BBB">
        <w:rPr>
          <w:rFonts w:ascii="Times New Roman" w:hAnsi="Times New Roman" w:cs="Times New Roman"/>
          <w:color w:val="auto"/>
          <w:sz w:val="22"/>
          <w:szCs w:val="22"/>
        </w:rPr>
        <w:t xml:space="preserve">Tabel 1.  </w:t>
      </w:r>
      <w:r w:rsidRPr="000A7BBB">
        <w:rPr>
          <w:rFonts w:ascii="Times New Roman" w:hAnsi="Times New Roman" w:cs="Times New Roman"/>
          <w:color w:val="auto"/>
          <w:sz w:val="22"/>
          <w:szCs w:val="22"/>
        </w:rPr>
        <w:fldChar w:fldCharType="begin"/>
      </w:r>
      <w:r w:rsidRPr="000A7BBB">
        <w:rPr>
          <w:rFonts w:ascii="Times New Roman" w:hAnsi="Times New Roman" w:cs="Times New Roman"/>
          <w:color w:val="auto"/>
          <w:sz w:val="22"/>
          <w:szCs w:val="22"/>
        </w:rPr>
        <w:instrText xml:space="preserve"> SEQ Tabel_1._ \* ARABIC </w:instrText>
      </w:r>
      <w:r w:rsidRPr="000A7BBB">
        <w:rPr>
          <w:rFonts w:ascii="Times New Roman" w:hAnsi="Times New Roman" w:cs="Times New Roman"/>
          <w:color w:val="auto"/>
          <w:sz w:val="22"/>
          <w:szCs w:val="22"/>
        </w:rPr>
        <w:fldChar w:fldCharType="separate"/>
      </w:r>
      <w:r w:rsidRPr="000A7BBB">
        <w:rPr>
          <w:rFonts w:ascii="Times New Roman" w:hAnsi="Times New Roman" w:cs="Times New Roman"/>
          <w:noProof/>
          <w:color w:val="auto"/>
          <w:sz w:val="22"/>
          <w:szCs w:val="22"/>
        </w:rPr>
        <w:t>3</w:t>
      </w:r>
      <w:r w:rsidRPr="000A7BBB">
        <w:rPr>
          <w:rFonts w:ascii="Times New Roman" w:hAnsi="Times New Roman" w:cs="Times New Roman"/>
          <w:color w:val="auto"/>
          <w:sz w:val="22"/>
          <w:szCs w:val="22"/>
        </w:rPr>
        <w:fldChar w:fldCharType="end"/>
      </w:r>
      <w:r w:rsidRPr="000A7BBB">
        <w:rPr>
          <w:rFonts w:ascii="Times New Roman" w:hAnsi="Times New Roman" w:cs="Times New Roman"/>
          <w:color w:val="auto"/>
          <w:sz w:val="22"/>
          <w:szCs w:val="22"/>
        </w:rPr>
        <w:t>Top Brand Index “Situs Jual Beli Online” 2020</w:t>
      </w:r>
      <w:bookmarkEnd w:id="4"/>
    </w:p>
    <w:tbl>
      <w:tblPr>
        <w:tblStyle w:val="TableGrid"/>
        <w:tblW w:w="0" w:type="auto"/>
        <w:tblLook w:val="04A0" w:firstRow="1" w:lastRow="0" w:firstColumn="1" w:lastColumn="0" w:noHBand="0" w:noVBand="1"/>
      </w:tblPr>
      <w:tblGrid>
        <w:gridCol w:w="2391"/>
        <w:gridCol w:w="2145"/>
      </w:tblGrid>
      <w:tr w:rsidR="00357061" w:rsidRPr="000A7BBB" w14:paraId="21F12BCA" w14:textId="77777777" w:rsidTr="000A7BBB">
        <w:tc>
          <w:tcPr>
            <w:tcW w:w="2391" w:type="dxa"/>
          </w:tcPr>
          <w:p w14:paraId="34594EE2"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BRAND</w:t>
            </w:r>
          </w:p>
        </w:tc>
        <w:tc>
          <w:tcPr>
            <w:tcW w:w="2145" w:type="dxa"/>
          </w:tcPr>
          <w:p w14:paraId="6133F955"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TBI 2020</w:t>
            </w:r>
          </w:p>
        </w:tc>
      </w:tr>
      <w:tr w:rsidR="00357061" w:rsidRPr="000A7BBB" w14:paraId="1D484CFB" w14:textId="77777777" w:rsidTr="000A7BBB">
        <w:tc>
          <w:tcPr>
            <w:tcW w:w="2391" w:type="dxa"/>
          </w:tcPr>
          <w:p w14:paraId="3C29AC2A"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Lazada </w:t>
            </w:r>
          </w:p>
        </w:tc>
        <w:tc>
          <w:tcPr>
            <w:tcW w:w="2145" w:type="dxa"/>
          </w:tcPr>
          <w:p w14:paraId="25BEA18C"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31,9%</w:t>
            </w:r>
          </w:p>
        </w:tc>
      </w:tr>
      <w:tr w:rsidR="00357061" w:rsidRPr="000A7BBB" w14:paraId="532BEF79" w14:textId="77777777" w:rsidTr="000A7BBB">
        <w:tc>
          <w:tcPr>
            <w:tcW w:w="2391" w:type="dxa"/>
          </w:tcPr>
          <w:p w14:paraId="79BDF9D8"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Shopee</w:t>
            </w:r>
          </w:p>
        </w:tc>
        <w:tc>
          <w:tcPr>
            <w:tcW w:w="2145" w:type="dxa"/>
          </w:tcPr>
          <w:p w14:paraId="0826CA4F"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20,0%</w:t>
            </w:r>
          </w:p>
        </w:tc>
      </w:tr>
      <w:tr w:rsidR="00357061" w:rsidRPr="000A7BBB" w14:paraId="1CC0C967" w14:textId="77777777" w:rsidTr="000A7BBB">
        <w:tc>
          <w:tcPr>
            <w:tcW w:w="2391" w:type="dxa"/>
          </w:tcPr>
          <w:p w14:paraId="578EC654"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Tokopedia</w:t>
            </w:r>
          </w:p>
        </w:tc>
        <w:tc>
          <w:tcPr>
            <w:tcW w:w="2145" w:type="dxa"/>
          </w:tcPr>
          <w:p w14:paraId="1B5B6866"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15,8%</w:t>
            </w:r>
          </w:p>
        </w:tc>
      </w:tr>
      <w:tr w:rsidR="00357061" w:rsidRPr="000A7BBB" w14:paraId="31F3AF70" w14:textId="77777777" w:rsidTr="000A7BBB">
        <w:tc>
          <w:tcPr>
            <w:tcW w:w="2391" w:type="dxa"/>
          </w:tcPr>
          <w:p w14:paraId="2AFB3EAC"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lastRenderedPageBreak/>
              <w:t>Bukalapak</w:t>
            </w:r>
          </w:p>
        </w:tc>
        <w:tc>
          <w:tcPr>
            <w:tcW w:w="2145" w:type="dxa"/>
          </w:tcPr>
          <w:p w14:paraId="03A0268D"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12,9%</w:t>
            </w:r>
          </w:p>
        </w:tc>
      </w:tr>
      <w:tr w:rsidR="00357061" w:rsidRPr="000A7BBB" w14:paraId="554183A4" w14:textId="77777777" w:rsidTr="000A7BBB">
        <w:tc>
          <w:tcPr>
            <w:tcW w:w="2391" w:type="dxa"/>
          </w:tcPr>
          <w:p w14:paraId="6C9E28B6"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Blibli</w:t>
            </w:r>
          </w:p>
        </w:tc>
        <w:tc>
          <w:tcPr>
            <w:tcW w:w="2145" w:type="dxa"/>
          </w:tcPr>
          <w:p w14:paraId="0A8CC3D5"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8,4%</w:t>
            </w:r>
          </w:p>
        </w:tc>
      </w:tr>
    </w:tbl>
    <w:p w14:paraId="4D640C6F" w14:textId="77777777" w:rsidR="00357061" w:rsidRPr="000A7BBB" w:rsidRDefault="000A7BBB" w:rsidP="000A7BBB">
      <w:pPr>
        <w:spacing w:line="240" w:lineRule="auto"/>
        <w:jc w:val="both"/>
        <w:rPr>
          <w:rFonts w:ascii="Times New Roman" w:hAnsi="Times New Roman" w:cs="Times New Roman"/>
          <w:color w:val="000000" w:themeColor="text1"/>
        </w:rPr>
      </w:pPr>
      <w:r>
        <w:rPr>
          <w:rFonts w:ascii="Times New Roman" w:hAnsi="Times New Roman" w:cs="Times New Roman"/>
          <w:i/>
          <w:color w:val="000000" w:themeColor="text1"/>
        </w:rPr>
        <w:t xml:space="preserve">Sumber: Top Brand Index </w:t>
      </w:r>
      <w:r w:rsidRPr="000A7BBB">
        <w:rPr>
          <w:rFonts w:ascii="Times New Roman" w:hAnsi="Times New Roman" w:cs="Times New Roman"/>
          <w:i/>
          <w:color w:val="000000" w:themeColor="text1"/>
        </w:rPr>
        <w:t>2020</w:t>
      </w:r>
    </w:p>
    <w:p w14:paraId="123DE0B5" w14:textId="77777777" w:rsidR="00357061" w:rsidRPr="000A7BBB"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Dalam survey Top Brand Index 2020 kategori situs jual beli online, Shopee menduduki peringkat kedua 20% dan berada dibawah Lazada dengan hasil survey 31,9%. Hal ini membuktikan bahwa Shopee belum cukup memenuhi atas 3 parameter yang digunakan dalam penilaian Top Brand Index, salah satu parameter tersebut adalah Future Intention dimana masih kurangnya keinginan konsumen untuk menggunakan kembali Shopee. </w:t>
      </w:r>
    </w:p>
    <w:p w14:paraId="6AE2462F" w14:textId="77777777" w:rsidR="00357061" w:rsidRDefault="0035706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Usaha Shopee untuk menjadi nomer satu dapat dilihat dari bentuk promosi yang dilakukannya yaitu sales promotion, salah satu media promosi yang dilakukan oleh Shopee adalah melalui media sosial seperti Instagram, Youtube dan Tiktok. Media sosial juga dapat membantu Shopee menyampaikan kepada konsumen program-program dari sales promotion yang sedang dilakukan. Dari data yang dihasilkan oleh Emplifi pada tahun 2020 yang merupakan platform </w:t>
      </w:r>
      <w:r w:rsidRPr="000A7BBB">
        <w:rPr>
          <w:rFonts w:ascii="Times New Roman" w:hAnsi="Times New Roman" w:cs="Times New Roman"/>
          <w:i/>
          <w:color w:val="000000" w:themeColor="text1"/>
        </w:rPr>
        <w:t>customer experience</w:t>
      </w:r>
      <w:r w:rsidRPr="000A7BBB">
        <w:rPr>
          <w:rFonts w:ascii="Times New Roman" w:hAnsi="Times New Roman" w:cs="Times New Roman"/>
          <w:color w:val="000000" w:themeColor="text1"/>
        </w:rPr>
        <w:t xml:space="preserve"> yang membantu suatu brand dalam memperoleh insight kebutuhan pelanggan melalui media sosial menunjukkan Shopee masih berada di bawah pesaing pada posisi ketiga dengan total 22.675.001 interaksi se- Asia Tenggara dan Asia Timur, hal ini menunjukkan bahwa konsumen masih belum merasakan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Shopee secara efektif. Dalam menciptakan kemudahan dan kenyamanan konsumen saat berbelanja, Shopee memberikan edukasi kepada para penjual mengenai beberapa hal yang perlu diperhatikkan dalam mengunggah produk, mengelola produk dan menjaga kualitas produk. Upaya manajemen toko ini dimaksudkan agar konsumen lebih mudah mengetahui kategori produk </w:t>
      </w:r>
      <w:proofErr w:type="gramStart"/>
      <w:r w:rsidRPr="000A7BBB">
        <w:rPr>
          <w:rFonts w:ascii="Times New Roman" w:hAnsi="Times New Roman" w:cs="Times New Roman"/>
          <w:color w:val="000000" w:themeColor="text1"/>
        </w:rPr>
        <w:t>apa</w:t>
      </w:r>
      <w:proofErr w:type="gramEnd"/>
      <w:r w:rsidRPr="000A7BBB">
        <w:rPr>
          <w:rFonts w:ascii="Times New Roman" w:hAnsi="Times New Roman" w:cs="Times New Roman"/>
          <w:color w:val="000000" w:themeColor="text1"/>
        </w:rPr>
        <w:t xml:space="preserve"> saja yang dijual di Shopee, akan tetapi upaya manajemen ini belum mampu menjadikan Shopee menjadi yang terbaik dan mengungguli pesaingnya.</w:t>
      </w:r>
    </w:p>
    <w:p w14:paraId="49CD0A06" w14:textId="386D3293" w:rsidR="00360BEA" w:rsidRPr="000A7BBB" w:rsidRDefault="00360BEA" w:rsidP="000A7BBB">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Melihat dari latar belakang di atas, penelitian ini bertujuan untuk mengetahui apakah karakteristik produk dan sales promotion secara parsial maupun simultan berpengaruh signifikan </w:t>
      </w:r>
      <w:r>
        <w:rPr>
          <w:rFonts w:ascii="Times New Roman" w:hAnsi="Times New Roman" w:cs="Times New Roman"/>
          <w:color w:val="000000" w:themeColor="text1"/>
        </w:rPr>
        <w:lastRenderedPageBreak/>
        <w:t>terhadap impulse buying pada generasi Z di Shopee</w:t>
      </w:r>
    </w:p>
    <w:p w14:paraId="4BDB2628" w14:textId="77777777" w:rsidR="00D9479B" w:rsidRPr="000A7BBB" w:rsidRDefault="00D9479B"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Kajian Teori</w:t>
      </w:r>
    </w:p>
    <w:p w14:paraId="3153B775" w14:textId="77777777" w:rsidR="00FD5EC6" w:rsidRPr="000A7BBB" w:rsidRDefault="00FD5EC6"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Perilaku Konsumen</w:t>
      </w:r>
    </w:p>
    <w:p w14:paraId="73B1BEB2" w14:textId="77777777" w:rsidR="00FD5EC6" w:rsidRPr="000A7BBB" w:rsidRDefault="00FD5EC6"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Keller","given":"Kevin Lane","non-dropping-particle":"","parse-names":false,"suffix":""}],"id":"ITEM-1","issued":{"date-parts":[["2009"]]},"number-of-pages":"166","publisher":"Jakarta: Erlangga","title":"Manajemen Pemasaran Edisi 13 Jilid 1","type":"book"},"uris":["http://www.mendeley.com/documents/?uuid=e8b94611-e399-4dfd-b538-15d28a052265"]}],"mendeley":{"formattedCitation":"(Kotler &amp; Keller, 2009)","manualFormatting":"Kotler &amp; Keller (2009)","plainTextFormattedCitation":"(Kotler &amp; Keller, 2009)","previouslyFormattedCitation":"(Kotler &amp; Keller, 200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Keller (200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njelaskan perilaku konsumen merupakan sebuah studi dimana individu, kelompok maupun organisasi yang melakukan kegiatan memilih, membeli, mempergunakan dan seperti apa barang, jasa, ide maupun pengalaman tersebut dapat memenuhi kebutuhan dan keinganan.</w:t>
      </w:r>
    </w:p>
    <w:p w14:paraId="04ED9F8A" w14:textId="77777777" w:rsidR="00FD5EC6" w:rsidRPr="000A7BBB" w:rsidRDefault="00FD5EC6"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Keputusan Pembelian</w:t>
      </w:r>
    </w:p>
    <w:p w14:paraId="2B0E21C3" w14:textId="77777777" w:rsidR="00FD5EC6" w:rsidRPr="000A7BBB" w:rsidRDefault="00FD5EC6"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Firmansyah","given":"M. A","non-dropping-particle":"","parse-names":false,"suffix":""}],"id":"ITEM-1","issued":{"date-parts":[["2018"]]},"publisher":"Deepublish","title":"Perilaku Konsumen (Sikap dan Pemasaran)","type":"book"},"uris":["http://www.mendeley.com/documents/?uuid=c1ff94b6-b8a8-4853-9108-9666140fc049"]}],"mendeley":{"formattedCitation":"(Firmansyah, 2018)","manualFormatting":"Firmansyah (2018)","plainTextFormattedCitation":"(Firmansyah, 2018)","previouslyFormattedCitation":"(Firmansyah, 2018)"},"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Firmansyah (2018)</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keputusan pembelian merupakan sebuah kegiatan konsumen untuk memecahkan masalah dengan membeli suatu produk yang sebelumnya melalui proses pengambilan keputusan.</w:t>
      </w:r>
    </w:p>
    <w:p w14:paraId="58320B42" w14:textId="77777777" w:rsidR="00D9479B" w:rsidRPr="000A7BBB" w:rsidRDefault="00D9479B"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Karakteristik Produk</w:t>
      </w:r>
    </w:p>
    <w:p w14:paraId="12E6BF84" w14:textId="77777777" w:rsidR="00D9479B" w:rsidRPr="000A7BBB" w:rsidRDefault="00D9479B"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Armstrong","given":"Gary","non-dropping-particle":"","parse-names":false,"suffix":""}],"id":"ITEM-1","issued":{"date-parts":[["2012"]]},"publisher":"USA: Pearson Education","title":"Principles of marketing","type":"book"},"uris":["http://www.mendeley.com/documents/?uuid=77ec2c44-47ec-45c0-b5ca-6c65cf273b60"]}],"mendeley":{"formattedCitation":"(Kotler &amp; Armstrong, 2012)","plainTextFormattedCitation":"(Kotler &amp; Armstrong, 2012)","previouslyFormattedCitation":"(Kotler &amp; Armstrong, 2012)"},"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Armstrong (2012)</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juga menyatakan karakteristik produk merupakan alat yang digunakan untuk menyampaikan dan mengkomunikasikan berbagai keuntungan apa saja yang ditawarkan pada produk tersebut</w:t>
      </w:r>
    </w:p>
    <w:p w14:paraId="394DEAF1" w14:textId="77777777" w:rsidR="00D9479B" w:rsidRPr="000A7BBB" w:rsidRDefault="00D9479B"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Sales Promotion</w:t>
      </w:r>
    </w:p>
    <w:p w14:paraId="7D3AFE08" w14:textId="77777777" w:rsidR="00D9479B" w:rsidRPr="000A7BBB" w:rsidRDefault="00D9479B"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Keller","given":"Kevin Lane","non-dropping-particle":"","parse-names":false,"suffix":""}],"id":"ITEM-1","issued":{"date-parts":[["2009"]]},"number-of-pages":"166","publisher":"Jakarta: Erlangga","title":"Manajemen Pemasaran Edisi 13 Jilid 1","type":"book"},"uris":["http://www.mendeley.com/documents/?uuid=e8b94611-e399-4dfd-b538-15d28a052265"]}],"mendeley":{"formattedCitation":"(Kotler &amp; Keller, 2009)","manualFormatting":"Kotler &amp; Keller (2009)","plainTextFormattedCitation":"(Kotler &amp; Keller, 2009)","previouslyFormattedCitation":"(Kotler &amp; Keller, 200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Keller (200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ngatakan bahwa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merupakan sebuah inti dari kampanye suatu pemasaran, yang berupa dari insentif dalam kurun waktu pendek dan dirancang mempelancar pembelian agar lebih cepat atas produk yang ditawarkan kepada konsumen.</w:t>
      </w:r>
    </w:p>
    <w:p w14:paraId="5B307AFB" w14:textId="77777777" w:rsidR="00D9479B" w:rsidRPr="000A7BBB" w:rsidRDefault="00D9479B"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Impulse Buying</w:t>
      </w:r>
    </w:p>
    <w:p w14:paraId="6DEAD59C" w14:textId="77777777" w:rsidR="00D9479B" w:rsidRPr="000A7BBB" w:rsidRDefault="00D9479B"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Rook, Dennis W dan Fisher","given":"Robert J.","non-dropping-particle":"","parse-names":false,"suffix":""}],"container-title":"Oxford University Press","id":"ITEM-1","issued":{"date-parts":[["1995"]]},"title":"Normative Influences on Impulsive Buying Behavior","type":"article-journal","volume":"22"},"uris":["http://www.mendeley.com/documents/?uuid=48c0b705-8026-4f02-92fe-a4d9891df3de"]}],"mendeley":{"formattedCitation":"(Rook, Dennis W dan Fisher, 1995)","manualFormatting":"Rook, Dennis W dan Fisher (1995)","plainTextFormattedCitation":"(Rook, Dennis W dan Fisher, 1995)","previouslyFormattedCitation":"(Rook, Dennis W dan Fisher, 1995)"},"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Rook, Dennis W dan Fisher (1995)</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merupakan perilaku pembelian yang dapat terjadi secara tiba-tiba dengan adanya dorongan yang kuat dan perasaan ingin membeli sesuatu secepatnya. Perasaan tersebut muncul dengan diikutinya konflik emosional seta cenderung tidak memikirkan akibat yang nantinya akan terjadi.</w:t>
      </w:r>
    </w:p>
    <w:p w14:paraId="6511A71F" w14:textId="77777777" w:rsidR="00D9479B" w:rsidRPr="000A7BBB" w:rsidRDefault="00D9479B"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Generasi Z</w:t>
      </w:r>
    </w:p>
    <w:p w14:paraId="71454E5D" w14:textId="7293CB60" w:rsidR="00D9479B" w:rsidRPr="000A7BBB" w:rsidRDefault="00D9479B"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Singh dan Dangmei (2016), menjelaskan bahwa generasi Z yang lahir dari tahun 1997-2012 adalah generasi yang mempunyai </w:t>
      </w:r>
      <w:proofErr w:type="gramStart"/>
      <w:r w:rsidRPr="000A7BBB">
        <w:rPr>
          <w:rFonts w:ascii="Times New Roman" w:hAnsi="Times New Roman" w:cs="Times New Roman"/>
          <w:color w:val="000000" w:themeColor="text1"/>
        </w:rPr>
        <w:t>cara</w:t>
      </w:r>
      <w:proofErr w:type="gramEnd"/>
      <w:r w:rsidRPr="000A7BBB">
        <w:rPr>
          <w:rFonts w:ascii="Times New Roman" w:hAnsi="Times New Roman" w:cs="Times New Roman"/>
          <w:color w:val="000000" w:themeColor="text1"/>
        </w:rPr>
        <w:t xml:space="preserve"> </w:t>
      </w:r>
      <w:r w:rsidRPr="000A7BBB">
        <w:rPr>
          <w:rFonts w:ascii="Times New Roman" w:hAnsi="Times New Roman" w:cs="Times New Roman"/>
          <w:color w:val="000000" w:themeColor="text1"/>
        </w:rPr>
        <w:lastRenderedPageBreak/>
        <w:t>berkomunikasi melalui media sosial secara informal, individual dan sejalan dengan kehidupan mereka, oleh karena itu generasi ini sangat untik dan beragam serta sangat canggih dalam masalah teknologi.</w:t>
      </w:r>
    </w:p>
    <w:p w14:paraId="74438AAD" w14:textId="5E2BF220" w:rsidR="00B15560" w:rsidRPr="00B15560" w:rsidRDefault="00FD5EC6"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Hipotesis Penelitian</w:t>
      </w:r>
    </w:p>
    <w:p w14:paraId="3D26BFFD" w14:textId="7B50EE9A" w:rsidR="00FD5EC6" w:rsidRPr="000A7BBB" w:rsidRDefault="00B15560" w:rsidP="000A7BBB">
      <w:pPr>
        <w:spacing w:line="240" w:lineRule="auto"/>
        <w:jc w:val="both"/>
        <w:rPr>
          <w:rFonts w:ascii="Times New Roman" w:hAnsi="Times New Roman" w:cs="Times New Roman"/>
          <w:b/>
          <w:color w:val="000000" w:themeColor="text1"/>
        </w:rPr>
      </w:pPr>
      <w:r>
        <w:rPr>
          <w:noProof/>
          <w:lang w:val="en-US"/>
        </w:rPr>
        <w:drawing>
          <wp:inline distT="0" distB="0" distL="0" distR="0" wp14:anchorId="79F6F5DE" wp14:editId="11B82A7B">
            <wp:extent cx="2943225" cy="7126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8472" t="48628" r="28125" b="32677"/>
                    <a:stretch/>
                  </pic:blipFill>
                  <pic:spPr bwMode="auto">
                    <a:xfrm>
                      <a:off x="0" y="0"/>
                      <a:ext cx="2970586" cy="719316"/>
                    </a:xfrm>
                    <a:prstGeom prst="rect">
                      <a:avLst/>
                    </a:prstGeom>
                    <a:ln>
                      <a:noFill/>
                    </a:ln>
                    <a:extLst>
                      <a:ext uri="{53640926-AAD7-44D8-BBD7-CCE9431645EC}">
                        <a14:shadowObscured xmlns:a14="http://schemas.microsoft.com/office/drawing/2010/main"/>
                      </a:ext>
                    </a:extLst>
                  </pic:spPr>
                </pic:pic>
              </a:graphicData>
            </a:graphic>
          </wp:inline>
        </w:drawing>
      </w:r>
    </w:p>
    <w:p w14:paraId="12A0264D" w14:textId="77777777" w:rsidR="00FD5EC6" w:rsidRPr="000A7BBB" w:rsidRDefault="00FD5EC6"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H1: Karakteristik Produk berpengaruh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pada generasi Z di Shopee</w:t>
      </w:r>
    </w:p>
    <w:p w14:paraId="24EA2633" w14:textId="77777777" w:rsidR="00FD5EC6" w:rsidRPr="000A7BBB" w:rsidRDefault="00FD5EC6"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H2: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berpengaruh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pada generasi Z di Shopee</w:t>
      </w:r>
    </w:p>
    <w:p w14:paraId="45C83E48" w14:textId="77777777" w:rsidR="00FD5EC6" w:rsidRPr="000A7BBB" w:rsidRDefault="00FD5EC6"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H3: Karakteristik Produk dan </w:t>
      </w:r>
      <w:r w:rsidRPr="000A7BBB">
        <w:rPr>
          <w:rFonts w:ascii="Times New Roman" w:hAnsi="Times New Roman" w:cs="Times New Roman"/>
          <w:i/>
          <w:color w:val="000000" w:themeColor="text1"/>
        </w:rPr>
        <w:t xml:space="preserve"> Sales Promotion </w:t>
      </w:r>
      <w:r w:rsidRPr="000A7BBB">
        <w:rPr>
          <w:rFonts w:ascii="Times New Roman" w:hAnsi="Times New Roman" w:cs="Times New Roman"/>
          <w:color w:val="000000" w:themeColor="text1"/>
        </w:rPr>
        <w:t xml:space="preserve">berpengaruh signifikan terhadap </w:t>
      </w:r>
      <w:r w:rsidRPr="000A7BBB">
        <w:rPr>
          <w:rFonts w:ascii="Times New Roman" w:hAnsi="Times New Roman" w:cs="Times New Roman"/>
          <w:i/>
          <w:color w:val="000000" w:themeColor="text1"/>
        </w:rPr>
        <w:t xml:space="preserve">Impulse Buying </w:t>
      </w:r>
      <w:r w:rsidRPr="000A7BBB">
        <w:rPr>
          <w:rFonts w:ascii="Times New Roman" w:hAnsi="Times New Roman" w:cs="Times New Roman"/>
          <w:color w:val="000000" w:themeColor="text1"/>
        </w:rPr>
        <w:t>pada generasi Z di Shopee</w:t>
      </w:r>
    </w:p>
    <w:p w14:paraId="2E0A1C23" w14:textId="77777777" w:rsidR="00FD5EC6" w:rsidRPr="000A7BBB" w:rsidRDefault="00FD5EC6"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Metodologi Penelitian</w:t>
      </w:r>
    </w:p>
    <w:p w14:paraId="54E6253C" w14:textId="77777777" w:rsidR="00FD5EC6" w:rsidRPr="000A7BBB" w:rsidRDefault="00E9415F"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Tipe penelitian yang digunakan dalam penelitian yaitu explanatory research, yang berguna untuk menjelaskan tentang adanya hubungan antar variabel </w:t>
      </w:r>
      <w:r w:rsidRPr="000A7BBB">
        <w:rPr>
          <w:rStyle w:val="FootnoteReference"/>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Sugiyono","given":"","non-dropping-particle":"","parse-names":false,"suffix":""}],"id":"ITEM-1","issued":{"date-parts":[["2016"]]},"publisher":"Alfabeta","publisher-place":"Bandung","title":"Metodologi Penelitian Pendidikan","type":"book"},"uris":["http://www.mendeley.com/documents/?uuid=7e593ad2-6e9e-4fde-9050-559372d5929a","http://www.mendeley.com/documents/?uuid=b9d9b9a9-e3f0-49e9-aa85-456141204a59"]}],"mendeley":{"formattedCitation":"(Sugiyono, 2016)","plainTextFormattedCitation":"(Sugiyono, 2016)","previouslyFormattedCitation":"(Sugiyono, 2016)"},"properties":{"noteIndex":0},"schema":"https://github.com/citation-style-language/schema/raw/master/csl-citation.json"}</w:instrText>
      </w:r>
      <w:r w:rsidRPr="000A7BBB">
        <w:rPr>
          <w:rStyle w:val="FootnoteReference"/>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Sugiyono, (2016)</w:t>
      </w:r>
      <w:r w:rsidRPr="000A7BBB">
        <w:rPr>
          <w:rStyle w:val="FootnoteReference"/>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karakteristik produk dan sales promotion terhadap impulse buying. Populasi berisi kumpulan individu yang memiliki karateristik yang sama dan digunakan sebagai objek penelitian </w:t>
      </w:r>
      <w:r w:rsidRPr="000A7BBB">
        <w:rPr>
          <w:rStyle w:val="FootnoteReference"/>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Sugiarto","given":"","non-dropping-particle":"","parse-names":false,"suffix":""}],"id":"ITEM-1","issued":{"date-parts":[["2017"]]},"publisher":"Penerbit Andi","publisher-place":"Yogyakarta","title":"Metodologi Penelitian Bisnis","type":"book"},"uris":["http://www.mendeley.com/documents/?uuid=f66ef5e3-8826-459f-9046-17917d921691","http://www.mendeley.com/documents/?uuid=d5255153-a03d-4ea1-8bb5-d7bed8b12ef2"]}],"mendeley":{"formattedCitation":"(Sugiarto, 2017)","manualFormatting":"Sugiarto (2017)","plainTextFormattedCitation":"(Sugiarto, 2017)","previouslyFormattedCitation":"(Sugiarto, 2017)"},"properties":{"noteIndex":0},"schema":"https://github.com/citation-style-language/schema/raw/master/csl-citation.json"}</w:instrText>
      </w:r>
      <w:r w:rsidRPr="000A7BBB">
        <w:rPr>
          <w:rStyle w:val="FootnoteReference"/>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Sugiarto (2017)</w:t>
      </w:r>
      <w:r w:rsidRPr="000A7BBB">
        <w:rPr>
          <w:rStyle w:val="FootnoteReference"/>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Populasi yang digunakan dalam penelitian ini adalah seluruh pengguna Shopee pada generasi Z. Sampel juga dapat diartikan sebagai bagian populasi yang  mempunyai karakteristik yang sudah ditentukan sebelumnya </w:t>
      </w:r>
      <w:r w:rsidRPr="000A7BBB">
        <w:rPr>
          <w:rStyle w:val="FootnoteReference"/>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Sugiyono","given":"","non-dropping-particle":"","parse-names":false,"suffix":""}],"id":"ITEM-1","issued":{"date-parts":[["2016"]]},"publisher":"Alfabeta","publisher-place":"Bandung","title":"Metodologi Penelitian Pendidikan","type":"book"},"uris":["http://www.mendeley.com/documents/?uuid=b9d9b9a9-e3f0-49e9-aa85-456141204a59","http://www.mendeley.com/documents/?uuid=7e593ad2-6e9e-4fde-9050-559372d5929a"]}],"mendeley":{"formattedCitation":"(Sugiyono, 2016)","plainTextFormattedCitation":"(Sugiyono, 2016)","previouslyFormattedCitation":"(Sugiyono, 2016)"},"properties":{"noteIndex":0},"schema":"https://github.com/citation-style-language/schema/raw/master/csl-citation.json"}</w:instrText>
      </w:r>
      <w:r w:rsidRPr="000A7BBB">
        <w:rPr>
          <w:rStyle w:val="FootnoteReference"/>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Sugiyono, 2016)</w:t>
      </w:r>
      <w:r w:rsidRPr="000A7BBB">
        <w:rPr>
          <w:rStyle w:val="FootnoteReference"/>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Sampel penelitian berjumlah 100 orang pengguna Shopee pada generasi Z. Penelitian ini menggunakan teknik pengambilan sampel dengan </w:t>
      </w:r>
      <w:r w:rsidRPr="000A7BBB">
        <w:rPr>
          <w:rFonts w:ascii="Times New Roman" w:hAnsi="Times New Roman" w:cs="Times New Roman"/>
          <w:i/>
          <w:color w:val="000000" w:themeColor="text1"/>
        </w:rPr>
        <w:t>non probability sampling</w:t>
      </w:r>
      <w:r w:rsidRPr="000A7BBB">
        <w:rPr>
          <w:rFonts w:ascii="Times New Roman" w:hAnsi="Times New Roman" w:cs="Times New Roman"/>
          <w:color w:val="000000" w:themeColor="text1"/>
        </w:rPr>
        <w:t>.</w:t>
      </w:r>
      <w:r w:rsidRPr="000A7BBB">
        <w:rPr>
          <w:rFonts w:ascii="Times New Roman" w:hAnsi="Times New Roman" w:cs="Times New Roman"/>
          <w:i/>
          <w:color w:val="000000" w:themeColor="text1"/>
        </w:rPr>
        <w:t xml:space="preserve"> </w:t>
      </w:r>
      <w:r w:rsidRPr="000A7BBB">
        <w:rPr>
          <w:rFonts w:ascii="Times New Roman" w:hAnsi="Times New Roman" w:cs="Times New Roman"/>
          <w:color w:val="000000" w:themeColor="text1"/>
        </w:rPr>
        <w:t>Menurut</w:t>
      </w:r>
      <w:r w:rsidRPr="000A7BBB">
        <w:rPr>
          <w:rStyle w:val="FootnoteReference"/>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Sugiyono","given":"","non-dropping-particle":"","parse-names":false,"suffix":""}],"id":"ITEM-1","issued":{"date-parts":[["2016"]]},"publisher":"Alfabeta","publisher-place":"Bandung","title":"Metodologi Penelitian Pendidikan","type":"book"},"uris":["http://www.mendeley.com/documents/?uuid=b9d9b9a9-e3f0-49e9-aa85-456141204a59","http://www.mendeley.com/documents/?uuid=7e593ad2-6e9e-4fde-9050-559372d5929a"]}],"mendeley":{"formattedCitation":"(Sugiyono, 2016)","manualFormatting":" Sugiyono (2016)","plainTextFormattedCitation":"(Sugiyono, 2016)","previouslyFormattedCitation":"(Sugiyono, 2016)"},"properties":{"noteIndex":0},"schema":"https://github.com/citation-style-language/schema/raw/master/csl-citation.json"}</w:instrText>
      </w:r>
      <w:r w:rsidRPr="000A7BBB">
        <w:rPr>
          <w:rStyle w:val="FootnoteReference"/>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 xml:space="preserve"> Sugiyono (2016)</w:t>
      </w:r>
      <w:r w:rsidRPr="000A7BBB">
        <w:rPr>
          <w:rStyle w:val="FootnoteReference"/>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w:t>
      </w:r>
      <w:r w:rsidRPr="000A7BBB">
        <w:rPr>
          <w:rFonts w:ascii="Times New Roman" w:hAnsi="Times New Roman" w:cs="Times New Roman"/>
          <w:i/>
          <w:color w:val="000000" w:themeColor="text1"/>
        </w:rPr>
        <w:t xml:space="preserve">non probability sampling </w:t>
      </w:r>
      <w:r w:rsidRPr="000A7BBB">
        <w:rPr>
          <w:rFonts w:ascii="Times New Roman" w:hAnsi="Times New Roman" w:cs="Times New Roman"/>
          <w:color w:val="000000" w:themeColor="text1"/>
        </w:rPr>
        <w:t>merupakan teknik dimana tidak diberi kesempatan yang sama kepada setiap anggota populasi untuk dipilih menjadi sampel. Non probability sampling dilakukan dengan cara</w:t>
      </w:r>
      <w:r w:rsidRPr="000A7BBB">
        <w:rPr>
          <w:rFonts w:ascii="Times New Roman" w:hAnsi="Times New Roman" w:cs="Times New Roman"/>
          <w:i/>
          <w:color w:val="000000" w:themeColor="text1"/>
        </w:rPr>
        <w:t xml:space="preserve"> Sampling purposive</w:t>
      </w:r>
      <w:r w:rsidRPr="000A7BBB">
        <w:rPr>
          <w:rFonts w:ascii="Times New Roman" w:hAnsi="Times New Roman" w:cs="Times New Roman"/>
          <w:color w:val="000000" w:themeColor="text1"/>
        </w:rPr>
        <w:t xml:space="preserve"> digunakan untuk menentukan sampel berdasarkan pertimbangan tertentu. Adapun kriteria responden yaitu: (a) Generasi Z dengan rentang umur 18 sampai </w:t>
      </w:r>
      <w:r w:rsidRPr="000A7BBB">
        <w:rPr>
          <w:rFonts w:ascii="Times New Roman" w:hAnsi="Times New Roman" w:cs="Times New Roman"/>
          <w:color w:val="000000" w:themeColor="text1"/>
        </w:rPr>
        <w:lastRenderedPageBreak/>
        <w:t xml:space="preserve">dengan 24 tahun, (b) Responden sedikitnya melakukan pembelian selama 1 kali dalam kurun waktu 6 bulan  di Shopee. </w:t>
      </w:r>
    </w:p>
    <w:p w14:paraId="1C2F4352" w14:textId="77777777" w:rsidR="00D25EA1" w:rsidRPr="000A7BBB" w:rsidRDefault="00D25EA1"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Hasil dan Pembahasan</w:t>
      </w:r>
    </w:p>
    <w:p w14:paraId="5C365011" w14:textId="77777777" w:rsidR="00D25EA1" w:rsidRPr="000A7BBB" w:rsidRDefault="00D25EA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Menurut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Armstrong","given":"Gary","non-dropping-particle":"","parse-names":false,"suffix":""}],"id":"ITEM-1","issued":{"date-parts":[["2012"]]},"publisher":"USA: Pearson Education","title":"Principles of marketing","type":"book"},"uris":["http://www.mendeley.com/documents/?uuid=77ec2c44-47ec-45c0-b5ca-6c65cf273b60"]}],"mendeley":{"formattedCitation":"(Kotler &amp; Armstrong, 2012)","plainTextFormattedCitation":"(Kotler &amp; Armstrong, 2012)","previouslyFormattedCitation":"(Kotler &amp; Armstrong, 2012)"},"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Armstrong (2012)</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karakteristik produk merupakan alat yang digunakan untuk menyampaikan dan mengkomunikasikan berbagai keuntungan apa saja yang ditawarkan pada produk tersebut, maka dari itu sebelum konsumen membeli suatu produk, tentunya karakteristik produk menjadi salah satu faktor yang dapat mempengaruhi. Pendapat ini sejalan dengan penelitian terdahulu dari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DOI":"10.21009/jrmsi.009.1.07","ISSN":"2301-8313","abstract":"Penelitian ini bertujuan untuk mengetahui: (1) pengaruh bintang iklan terhadap intensi membeli Garnier Light Complete, (2) pengaruh kepribadian merek terhadap intensi membeli Garnier Light Complete, (3) pengaruh karakteristik produk terhadap intensi membeli Garnier Light Complete. Populasi pada penelitian ini adalah mahasiswi UNJ yang belum pernah menggunakan produk Garnier Light Complete. Teknik pengambilan sampel dalam penelitian ini menggunakan purposivesampling dengan jumlah sampel sebanyak 200. Teknik pengumpulan datamenggunakan kuesioner yang telah diuji validitas dan reliabilitasnya. Teknik analisis data yang digunakan untuk menjawab hipotesis penelitian ini adalah uji asumsi klasik, analisis deskriptif dan analisis regresi linier berganda. Hasilpenelitian ini menunjukkan bahwa: (1) bintang iklan memiliki pengaruh yang signifikan terhadap intensi membeli,(2) kepribadian merek tidak memiliki pengaruh yang signifikan terhadap intensi membeli, (3) karakteristik produk memiliki pengaruh yang signifikan terhadap intensi membeli.","author":[{"dropping-particle":"","family":"S. Siregar","given":"M. Edo","non-dropping-particle":"","parse-names":false,"suffix":""},{"dropping-particle":"","family":"Kaffah","given":"Wafa Silmy","non-dropping-particle":"","parse-names":false,"suffix":""},{"dropping-particle":"","family":"Febrilia","given":"Ika","non-dropping-particle":"","parse-names":false,"suffix":""}],"container-title":"JRMSI - Jurnal Riset Manajemen Sains Indonesia","id":"ITEM-1","issue":"1","issued":{"date-parts":[["2018"]]},"page":"88-104","title":"Pengaruh Bintang Iklan, Kepribadian Merek, Dan Karakteristik Produk Terhadap Intensi Membeli Garnier Light Complete Versi Chelsea Islan (Studi Kasus Pada Mahasiswi Unj)","type":"article-journal","volume":"9"},"uris":["http://www.mendeley.com/documents/?uuid=66cb337d-c3c0-42e2-ab21-3fc2ad8868a1"]}],"mendeley":{"formattedCitation":"(S. Siregar et al., 2018)","manualFormatting":"Siregar et al., (2018)","plainTextFormattedCitation":"(S. Siregar et al., 2018)","previouslyFormattedCitation":"(S. Siregar et al., 2018)"},"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Siregar et al., (2018)</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yang menyatakan karakteristik produk berpengaruh signifikan terhadap pembelian, karakteristik produk juga mendorong konsumen melakukan pembelian sehingga dapat juga memicu pembelian impulsif. </w:t>
      </w:r>
      <w:r w:rsidRPr="000A7BBB">
        <w:rPr>
          <w:rFonts w:ascii="Times New Roman" w:hAnsi="Times New Roman" w:cs="Times New Roman"/>
        </w:rPr>
        <w:t xml:space="preserve">Berdasarkan analisis yang telah dilakukan, sebesar </w:t>
      </w:r>
      <w:r w:rsidRPr="000A7BBB">
        <w:rPr>
          <w:rFonts w:ascii="Times New Roman" w:hAnsi="Times New Roman" w:cs="Times New Roman"/>
          <w:color w:val="000000" w:themeColor="text1"/>
        </w:rPr>
        <w:t xml:space="preserve">47,61% impulse buying dapat dijelaskan oleh karakteristik produk, sisanya 52,39% dijelaskan oleh variabel lain yang tidak dijelaskan oleh penelitian ini. Hubungan arah dari kedua variabel memiliki nilai positif dengan artian bahwa semakin baik karakteristik produk di Shopee, maka impulse buying yang akan terjadi akan semakin kuat, begitu pula sebaliknya. Sementara untuk hasil perhitungan menggunakan uji t, didapatkan hasil Ho ditolak dan Ha diterima. Sehingga hipotesis pertama (H1) “Karakteristik Produk berpengaruh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pada generasi Z di Shopee” </w:t>
      </w:r>
      <w:r w:rsidRPr="000A7BBB">
        <w:rPr>
          <w:rFonts w:ascii="Times New Roman" w:hAnsi="Times New Roman" w:cs="Times New Roman"/>
          <w:b/>
          <w:color w:val="000000" w:themeColor="text1"/>
        </w:rPr>
        <w:t>diterima</w:t>
      </w:r>
      <w:r w:rsidRPr="000A7BBB">
        <w:rPr>
          <w:rFonts w:ascii="Times New Roman" w:hAnsi="Times New Roman" w:cs="Times New Roman"/>
          <w:color w:val="000000" w:themeColor="text1"/>
        </w:rPr>
        <w:t xml:space="preserve">. Sesuai dengan kajian sebelumnya dilakukan oleh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bstract":"… (Mowen, 1995). Perilaku konsumen online sangat berbeda dengan model perilaku konsumen offline. 64% konsumen akan melakukan pencarian barang secara online sebelum membelinya … yang akan mereka beli. Caltech (2006) menemukan bahwa perilaku konsumen online …","author":[{"dropping-particle":"","family":"Edy","given":"Irwan Christanto","non-dropping-particle":"","parse-names":false,"suffix":""},{"dropping-particle":"","family":"Haryanti","given":"Setyani Sri","non-dropping-particle":"","parse-names":false,"suffix":""}],"container-title":"Prosiding: The National Conferences Management and Business (NCMAB) 2018","id":"ITEM-1","issued":{"date-parts":[["2018"]]},"page":"362-374","title":"Impulsive Buying Behavior Pada Konsumen Online","type":"article-journal"},"uris":["http://www.mendeley.com/documents/?uuid=65f238f4-6a33-4113-9741-58ef01d66b8d"]}],"mendeley":{"formattedCitation":"(Edy &amp; Haryanti, 2018)","manualFormatting":"Edy &amp; Haryanti, (2018)","plainTextFormattedCitation":"(Edy &amp; Haryanti, 2018)","previouslyFormattedCitation":"(Edy &amp; Haryanti, 2018)"},"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Edy &amp; Haryanti, (2018)</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nyatakan konsumen dalam melakukan pembelian impulsif secara online yang tidak terencana hanya berfokus pada produk, artinya produk yang menjadi daya tarik konsumen online untuk melakukan </w:t>
      </w:r>
      <w:r w:rsidRPr="000A7BBB">
        <w:rPr>
          <w:rFonts w:ascii="Times New Roman" w:hAnsi="Times New Roman" w:cs="Times New Roman"/>
          <w:i/>
          <w:color w:val="000000" w:themeColor="text1"/>
        </w:rPr>
        <w:t>impulsive behavior</w:t>
      </w:r>
      <w:r w:rsidRPr="000A7BBB">
        <w:rPr>
          <w:rFonts w:ascii="Times New Roman" w:hAnsi="Times New Roman" w:cs="Times New Roman"/>
          <w:color w:val="000000" w:themeColor="text1"/>
        </w:rPr>
        <w:t xml:space="preserve">. Di samping itu pada penelitian ini didapatkan hasil rekapitulasi item dari variabel karakteristik produk dimana impulse buying dilakukan oleh responden yang merupakan generasi Z paling tinggi dikarenakan Shopee memiliki keragaman produk bermerk dan produk yang sesuai dengan trend yang ada di media sosial dimana para generasi Z lebih aktif dalam penggunaan media sosial di kesehariannya, selain itu kelengkapan produk </w:t>
      </w:r>
      <w:r w:rsidRPr="000A7BBB">
        <w:rPr>
          <w:rFonts w:ascii="Times New Roman" w:hAnsi="Times New Roman" w:cs="Times New Roman"/>
          <w:color w:val="000000" w:themeColor="text1"/>
        </w:rPr>
        <w:lastRenderedPageBreak/>
        <w:t>yang tersedia membuat generasi Z percaya pada Shopee dan langsung melakukan impulse buying. Namun, pada hasil kategorisasi beberapa responden masih beranggapan cukup dengan indikator karakteristik produk yang memiliki nilai dibawah rata-rata di rekapitulasi, seperti durabilitas produk dan kualitas produk, yang menunjukkan bahwa indikator tersebut kurang mendorong generasi Z untuk melakukan impulse buying di Shopee.</w:t>
      </w:r>
    </w:p>
    <w:p w14:paraId="2AAA8D9E" w14:textId="77777777" w:rsidR="00D25EA1" w:rsidRPr="000A7BBB" w:rsidRDefault="00D25EA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Selain karakteristik produk, indikator yang dapat menentukan impulse buying adalah sales promotion.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Kotler","given":"Philip","non-dropping-particle":"","parse-names":false,"suffix":""},{"dropping-particle":"","family":"Keller","given":"Kevin Lane","non-dropping-particle":"","parse-names":false,"suffix":""}],"id":"ITEM-1","issued":{"date-parts":[["2009"]]},"number-of-pages":"166","publisher":"Jakarta: Erlangga","title":"Manajemen Pemasaran Edisi 13 Jilid 1","type":"book"},"uris":["http://www.mendeley.com/documents/?uuid=e8b94611-e399-4dfd-b538-15d28a052265"]}],"mendeley":{"formattedCitation":"(Kotler &amp; Keller, 2009)","manualFormatting":"Kotler &amp; Keller (2009)","plainTextFormattedCitation":"(Kotler &amp; Keller, 2009)","previouslyFormattedCitation":"(Kotler &amp; Keller, 200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Kotler &amp; Keller (200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mengatakan bahwa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merupakan sebuah inti dari kampanye suatu pemasaran, yang berupa dari insentif dalam kurun waktu pendek dan dirancang mempelancar pembelian agar lebih cepat atas produk yang ditawarkan kepada konsumen. Pendapat ini sejalan dengan penelitian terdahulu dari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bstract":"Abstrak Penelitian ini bertujuan untuk mengetahui strategi komunikasi pemasaran e-commerce yaitu Shopee Indonesia, situs ini menggunakan strategi promosi penjualan dengan media online. Berbagai Sales promotion yang menarik membuat para konsumen sering melakukan impulsive buying. Faktor perkembangan pemanfaatan teknologi informasi dan Komunikasi (TIK) mempermudah konsumen dalam melakukan pembelanjaan online. Dalam penelitian ini peneliti ingin mengetahui pengaruh sales promotion Shopee Indonesia terhadap impulsive buying pada mahasiswa STIKS TARAKANITA. Penelitian ini memiliki 2 variabel yaitu sales promotion sebagai variabel X dan Impulsive buying sebagai variabel Y. Teori yang digunakan dalam penelitian ini adalah ilmu komunikasi, Komunikasi Pemasaran, Bauran Promosi dan Impulsive buying. Penelitian ini dilaksanakan pada Maret-Juli 2018 bertempat di STIKS Tarakanita. Metode Penelitian ini menggunakan metode penelitian kuantitatif dengan menggunakan data primer, yang kuesioner disebarkan langsung kepada mahasiswa STIKS Tarakanita yang memiliki akun shopee yang berjumlah 130 mahasiswa. Uji Validitas, Reabilitas, Normalitas, Linearitas, Regresi Sederhana, Korelasi, dan Determinasi yang dilakukan pada penelitian ini diolah menggunakan IBM SPSS Statistic 22.0. Hasil penelitian ini menjunjukan terdapat pengaruh sales promotion Shopee Indonesia terhadap impulsive buying pada Mahasiswa STIKS Tarakanita sebesar 52% sisanya 48% dipengaruhi oleh variabel lain yang tidak dimasukkan dalam model penelitian ini. Kata Kunci: Impulsive buying, Sales promotion, e-commerce, ICT.","author":[{"dropping-particle":"","family":"Felita","given":"Patricia","non-dropping-particle":"","parse-names":false,"suffix":""},{"dropping-particle":"","family":"Oktivera","given":"Elsie","non-dropping-particle":"","parse-names":false,"suffix":""}],"container-title":"Jurnal Ilmu Komunikasi dan Bisnis","id":"ITEM-1","issue":"2","issued":{"date-parts":[["2019"]]},"page":"159-185","title":"Pengaruh Sales Promotion Shopee Indonesia Terhadap Impulsive Buying Konsumen Studi Kasus: Impulsive Buying Pada Mahasiswa STIKS Tarakanita","type":"article-journal","volume":"4"},"uris":["http://www.mendeley.com/documents/?uuid=11d9e850-07d3-4457-8eb0-cb6244ff35e5"]}],"mendeley":{"formattedCitation":"(Felita &amp; Oktivera, 2019)","manualFormatting":"Felita &amp; Oktivera (2019)","plainTextFormattedCitation":"(Felita &amp; Oktivera, 2019)","previouslyFormattedCitation":"(Felita &amp; Oktivera, 2019)"},"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Felita &amp; Oktivera (2019)</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juga menyatakan bahwa 52%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yang dilakukan Shopee memiliki pengaruh yang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sisanya adalah variabel lain yang tidak disebutkan.</w:t>
      </w:r>
      <w:r w:rsidRPr="000A7BBB">
        <w:rPr>
          <w:rFonts w:ascii="Times New Roman" w:hAnsi="Times New Roman" w:cs="Times New Roman"/>
        </w:rPr>
        <w:t xml:space="preserve"> Berdasarkan analisis yang telah dilakukan, sales promotion</w:t>
      </w:r>
      <w:r w:rsidRPr="000A7BBB">
        <w:rPr>
          <w:rFonts w:ascii="Times New Roman" w:hAnsi="Times New Roman" w:cs="Times New Roman"/>
          <w:i/>
        </w:rPr>
        <w:t xml:space="preserve"> </w:t>
      </w:r>
      <w:r w:rsidRPr="000A7BBB">
        <w:rPr>
          <w:rFonts w:ascii="Times New Roman" w:hAnsi="Times New Roman" w:cs="Times New Roman"/>
        </w:rPr>
        <w:t xml:space="preserve">memiliki pengaruh pada impulse buying sebesar </w:t>
      </w:r>
      <w:r w:rsidRPr="000A7BBB">
        <w:rPr>
          <w:rFonts w:ascii="Times New Roman" w:hAnsi="Times New Roman" w:cs="Times New Roman"/>
          <w:color w:val="000000" w:themeColor="text1"/>
        </w:rPr>
        <w:t>38,06%, sisanya 61,94 dijelaskan oleh variabel lain yang tidak dijelaskan oleh penelitian ini.</w:t>
      </w:r>
      <w:r w:rsidRPr="000A7BBB">
        <w:rPr>
          <w:rFonts w:ascii="Times New Roman" w:hAnsi="Times New Roman" w:cs="Times New Roman"/>
        </w:rPr>
        <w:t xml:space="preserve"> </w:t>
      </w:r>
      <w:r w:rsidRPr="000A7BBB">
        <w:rPr>
          <w:rFonts w:ascii="Times New Roman" w:hAnsi="Times New Roman" w:cs="Times New Roman"/>
          <w:color w:val="000000" w:themeColor="text1"/>
        </w:rPr>
        <w:t>Hubungan arah dari kedua variabel memiliki nilai positif dengan artian bahwa semakin baik sales promotion pada Shopee, maka impulse buying yang akan terjadi akan semakin kuat, begitu pula sebaliknya. Sementara untuk hasil perhitungan menggunakan uji t, didapatkan hasil Ho ditolak dan Ha diterima. Sehingga hipotesis kedua (H2)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berpengaruh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pada generasi Z di Shopee” </w:t>
      </w:r>
      <w:r w:rsidRPr="000A7BBB">
        <w:rPr>
          <w:rFonts w:ascii="Times New Roman" w:hAnsi="Times New Roman" w:cs="Times New Roman"/>
          <w:b/>
          <w:color w:val="000000" w:themeColor="text1"/>
        </w:rPr>
        <w:t>diterima</w:t>
      </w:r>
      <w:r w:rsidRPr="000A7BBB">
        <w:rPr>
          <w:rFonts w:ascii="Times New Roman" w:hAnsi="Times New Roman" w:cs="Times New Roman"/>
          <w:color w:val="000000" w:themeColor="text1"/>
        </w:rPr>
        <w:t xml:space="preserve">. Hasil ini sesuai dengan penelitian sebelumnya yang dilaksanakan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DOI":"10.32639/jimmba.v2i2.457","abstract":"Tujuan penelitian ini adalah untuk mengetahui pengaruh Sales Promotion, Hedonic Shopping Motivation dan Shopping Lifestyle  terhadap Impulse Buying pada e-commerce Shopee sehingga nantinya dapat menjadi referensi dalam dunia e-commerce\r Penelitian dilakukan di Kebumen dengan sampel sebanyak 100 responden. Variabel yang digunakan dalam penelitian ini meliputi Sales Promotion, Hedonic Shopping Motivation dan Shopping Lifestyle sebagai variabel independen atau variabel bebas dan Impulse Buying sebagai variabel dependen atau variabel terikat. Data yang digunakan dalam penelitian ini adalah data primer, diperoleh dari hasil jawaban responden yang dikumpulkan dengan bantuan kuisioner. Metode pengambilan sampel menggunakan dengan Tehnik non probability sampling yang digunakan dalam penelitian ini yaitu dengan tehnik purposive sampling yaitu teknik untuk menentukan sampel dengan pertimbangan tertentu.\r Metode  analisis yang digunakan dalam penelitian ini adalah uji validitas, uji reliabilitas, tahap analisa menggunakan Regresi Linear Berganda dan pengujian hipotesis. Dengan bantuan program SPSS 25 for windows. Hasil penelitian ini menunjukkan bahwa variabel Sales promotion, Hedonic Shopping Motivation dan Shopping Lifestyle  mempunyai pengaruh yang signifikan terhadap Impulse Buying pada e-commerce Shopee baik secara parsial atau simultan","author":[{"dropping-particle":"","family":"Wahyuni","given":"Reni Suci","non-dropping-particle":"","parse-names":false,"suffix":""},{"dropping-particle":"","family":"Setyawati","given":"Harini Abrilia","non-dropping-particle":"","parse-names":false,"suffix":""}],"container-title":"Jurnal Ilmiah Mahasiswa Manajemen, Bisnis dan Akuntansi (JIMMBA)","id":"ITEM-1","issue":"2","issued":{"date-parts":[["2020"]]},"page":"144-154","title":"Pengaruh Sales Promotion, Hedonic Shopping Motivation dan Shopping Lifestyle Terhadap Impulse Buying Pada E-Commerce Shopee","type":"article-journal","volume":"2"},"uris":["http://www.mendeley.com/documents/?uuid=0942d0f7-3dfa-43c0-a4da-bd31d625cecf"]}],"mendeley":{"formattedCitation":"(Wahyuni &amp; Setyawati, 2020)","manualFormatting":"Wahyuni &amp; Setyawati (2020)","plainTextFormattedCitation":"(Wahyuni &amp; Setyawati, 2020)","previouslyFormattedCitation":"(Wahyuni &amp; Setyawati, 2020)"},"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Wahyuni &amp; Setyawati (2020)</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yang menyatakan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berpengaruh signifikan terhadap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semakin tinggi dan banyak </w:t>
      </w:r>
      <w:r w:rsidRPr="000A7BBB">
        <w:rPr>
          <w:rFonts w:ascii="Times New Roman" w:hAnsi="Times New Roman" w:cs="Times New Roman"/>
          <w:i/>
          <w:color w:val="000000" w:themeColor="text1"/>
        </w:rPr>
        <w:t>sales promotion</w:t>
      </w:r>
      <w:r w:rsidRPr="000A7BBB">
        <w:rPr>
          <w:rFonts w:ascii="Times New Roman" w:hAnsi="Times New Roman" w:cs="Times New Roman"/>
          <w:color w:val="000000" w:themeColor="text1"/>
        </w:rPr>
        <w:t xml:space="preserve"> yang diberikan maka akan meningkatnya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Pada penelitian ini didapatkan hasil rekapitulasi item dari variabel sales promotion dimana impulse buying yang dilakukan oleh generasi Z sebagai responden penelitian ini, hasil paling tinggi dikarenakan sales promotion yang diadakan </w:t>
      </w:r>
      <w:r w:rsidRPr="000A7BBB">
        <w:rPr>
          <w:rFonts w:ascii="Times New Roman" w:hAnsi="Times New Roman" w:cs="Times New Roman"/>
          <w:color w:val="000000" w:themeColor="text1"/>
        </w:rPr>
        <w:lastRenderedPageBreak/>
        <w:t>Shopee di promosikan melalui berbagai media sosial yang tentunya dapat dengan mudah ditemukan oleh para generasi Z, selain itu dalam mengadakan sales promotion Shopee memebrikan informasi untuk cara penggunaannya yang memudahkan konsumen menggunakannya, dengan kemudahan ini dapat mendorong konsumennya untuk melakukan impulse buying. Shopee juga mengadakan sales promotion sesuai dengan moment yang ada, dimana  pada saat moment khusus tersebut lebih menarik untuk para konsumen terutama generasi Z pada penelitian ini yang dominan masih pelajar atau mahasiswa untuk memanfaatkan sales promotion demi mendapatkan keuntungan berupa cashback, gratis ongkir, dan potongan harga. Namun, pada hasil kategorisasi beberapa responden masih beranggapan cukup dengan indikator variabel sales promotion yang memiliki nilai dibawah rata rata di rekapitulasi, seperti waktu sales promotion yang lama membuat konsumen dapat berpikir ulang untuk membeli produk dengan tidak melakukan impulse buying.</w:t>
      </w:r>
    </w:p>
    <w:p w14:paraId="6C07C063" w14:textId="77777777" w:rsidR="00D25EA1" w:rsidRPr="000A7BBB" w:rsidRDefault="00D25EA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Menurut </w:t>
      </w:r>
      <w:r w:rsidRPr="000A7BBB">
        <w:rPr>
          <w:rFonts w:ascii="Times New Roman" w:hAnsi="Times New Roman" w:cs="Times New Roman"/>
          <w:color w:val="000000" w:themeColor="text1"/>
        </w:rPr>
        <w:fldChar w:fldCharType="begin" w:fldLock="1"/>
      </w:r>
      <w:r w:rsidRPr="000A7BBB">
        <w:rPr>
          <w:rFonts w:ascii="Times New Roman" w:hAnsi="Times New Roman" w:cs="Times New Roman"/>
          <w:color w:val="000000" w:themeColor="text1"/>
        </w:rPr>
        <w:instrText>ADDIN CSL_CITATION {"citationItems":[{"id":"ITEM-1","itemData":{"author":[{"dropping-particle":"","family":"Rook, Dennis W dan Fisher","given":"Robert J.","non-dropping-particle":"","parse-names":false,"suffix":""}],"container-title":"Oxford University Press","id":"ITEM-1","issued":{"date-parts":[["1995"]]},"title":"Normative Influences on Impulsive Buying Behavior","type":"article-journal","volume":"22"},"uris":["http://www.mendeley.com/documents/?uuid=48c0b705-8026-4f02-92fe-a4d9891df3de"]}],"mendeley":{"formattedCitation":"(Rook, Dennis W dan Fisher, 1995)","manualFormatting":"Rook, Dennis W dan Fisher (1995)","plainTextFormattedCitation":"(Rook, Dennis W dan Fisher, 1995)","previouslyFormattedCitation":"(Rook, Dennis W dan Fisher, 1995)"},"properties":{"noteIndex":0},"schema":"https://github.com/citation-style-language/schema/raw/master/csl-citation.json"}</w:instrText>
      </w:r>
      <w:r w:rsidRPr="000A7BBB">
        <w:rPr>
          <w:rFonts w:ascii="Times New Roman" w:hAnsi="Times New Roman" w:cs="Times New Roman"/>
          <w:color w:val="000000" w:themeColor="text1"/>
        </w:rPr>
        <w:fldChar w:fldCharType="separate"/>
      </w:r>
      <w:r w:rsidRPr="000A7BBB">
        <w:rPr>
          <w:rFonts w:ascii="Times New Roman" w:hAnsi="Times New Roman" w:cs="Times New Roman"/>
          <w:noProof/>
          <w:color w:val="000000" w:themeColor="text1"/>
        </w:rPr>
        <w:t>Rook, Dennis W dan Fisher (1995)</w:t>
      </w:r>
      <w:r w:rsidRPr="000A7BBB">
        <w:rPr>
          <w:rFonts w:ascii="Times New Roman" w:hAnsi="Times New Roman" w:cs="Times New Roman"/>
          <w:color w:val="000000" w:themeColor="text1"/>
        </w:rPr>
        <w:fldChar w:fldCharType="end"/>
      </w:r>
      <w:r w:rsidRPr="000A7BBB">
        <w:rPr>
          <w:rFonts w:ascii="Times New Roman" w:hAnsi="Times New Roman" w:cs="Times New Roman"/>
          <w:color w:val="000000" w:themeColor="text1"/>
        </w:rPr>
        <w:t xml:space="preserve"> </w:t>
      </w:r>
      <w:r w:rsidRPr="000A7BBB">
        <w:rPr>
          <w:rFonts w:ascii="Times New Roman" w:hAnsi="Times New Roman" w:cs="Times New Roman"/>
          <w:i/>
          <w:color w:val="000000" w:themeColor="text1"/>
        </w:rPr>
        <w:t>impulse buying</w:t>
      </w:r>
      <w:r w:rsidRPr="000A7BBB">
        <w:rPr>
          <w:rFonts w:ascii="Times New Roman" w:hAnsi="Times New Roman" w:cs="Times New Roman"/>
          <w:color w:val="000000" w:themeColor="text1"/>
        </w:rPr>
        <w:t xml:space="preserve"> merupakan perilaku pembelian yang dapat terjadi secara tiba-tiba dengan adanya dorongan yang kuat dan perasaan ingin membeli sesuatu secepatnya. Perasaan tersebut muncul dengan diikutinya konflik emosional serta cenderung tidak memikirkan akibat yang nantinya akan terjadi. Salah satu faktor pendorong impulse buying menurut Loudon &amp; Bitta (1993) antara lain dari karakteristik produk yang dijual dan karakteristik pemasaran seperti adanya bentuk promosi yang diberikan akan mempengaruhi konsumen untuk melakukan impulse buying. Pendapat tersebut sejalan dengan penelitian yang telah dilaksanakan, yaitu karakteristik produk dan sales promotion memiliki pengaruh positif dan signifikan. Berdasarkan hasil analisis yang dilakukan, variabel karakteristik produk dan sales promotion memiliki pengaruh kontribusi pada impulse buying sebesar 54,61%, sisanya 45,39% dijelaskan oleh variabel lain yang tidak dijelaskan oleh penelitian ini. Hubungan arah dari kedua variabel bernilai positif, dengan artian semakin baik persepsi konsumen terhadap karakteristik produk pada Shopee dan sales </w:t>
      </w:r>
      <w:r w:rsidRPr="000A7BBB">
        <w:rPr>
          <w:rFonts w:ascii="Times New Roman" w:hAnsi="Times New Roman" w:cs="Times New Roman"/>
          <w:color w:val="000000" w:themeColor="text1"/>
        </w:rPr>
        <w:lastRenderedPageBreak/>
        <w:t xml:space="preserve">promotion yang diberikan Shopee, maka konsumen akan semakin kuat dalam melakukan impulse buying, begitupun sebaliknya jika semakin buruk persepsi konsumen terhadap karakteristik produk pada Shopee dan sales promotion yang diberikan Shopee, maka impulse buying pada Shopee juga akan melemah. Sehingga untuk menaikkan impulse buying maka dapat dilakukan dengan meningkatkan karakteristik produk dan sales promotion. Pada penelitian ini didapatkan hasil rekapitulasi item dari variabel impulse buying yang dilakukan responden yang merupakan generasi Z dengan langsung melakukan pembelian pada produk yang menarik secara visual, emosi generasi Z dengan rentang umur 18-24 tahun yang masih belum stabil membuat mereka tidak ingin mensia-siakan kesempatan ketika melakukan pembelian, impulse buying pada generasi Z juga didorong karena alasan </w:t>
      </w:r>
      <w:r w:rsidRPr="000A7BBB">
        <w:rPr>
          <w:rFonts w:ascii="Times New Roman" w:hAnsi="Times New Roman" w:cs="Times New Roman"/>
          <w:i/>
          <w:color w:val="000000" w:themeColor="text1"/>
        </w:rPr>
        <w:t>self reward</w:t>
      </w:r>
      <w:r w:rsidRPr="000A7BBB">
        <w:rPr>
          <w:rFonts w:ascii="Times New Roman" w:hAnsi="Times New Roman" w:cs="Times New Roman"/>
          <w:color w:val="000000" w:themeColor="text1"/>
        </w:rPr>
        <w:t>.</w:t>
      </w:r>
    </w:p>
    <w:p w14:paraId="006C7594" w14:textId="77777777" w:rsidR="00D25EA1" w:rsidRPr="000A7BBB" w:rsidRDefault="00D25EA1"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Hasil nilai koefisen Beta pada regresi linier berganda menunjukkan bahwa diantara dua variabel independen, karakteristik produk memiliki pengaruh yang lebih besar atau kuat dibandingkan variabel sales promotion, yang memiliki arti bahwa pengguna Shopee generasi Z lebih terdorong melakukan impulse buying dengan karakteristik produk pada Shopee yang lengkap, banyaknya ragam produk merk dan sesuai dengan trend. Adapun hasil dari uji F, didapatkan Ho ditolak dan Ha diterima, dengan demikian hipotesis ketiga (H3) yaitu “Karakteristik Produk dan </w:t>
      </w:r>
      <w:r w:rsidRPr="000A7BBB">
        <w:rPr>
          <w:rFonts w:ascii="Times New Roman" w:hAnsi="Times New Roman" w:cs="Times New Roman"/>
          <w:i/>
          <w:color w:val="000000" w:themeColor="text1"/>
        </w:rPr>
        <w:t xml:space="preserve"> Sales Promotion </w:t>
      </w:r>
      <w:r w:rsidRPr="000A7BBB">
        <w:rPr>
          <w:rFonts w:ascii="Times New Roman" w:hAnsi="Times New Roman" w:cs="Times New Roman"/>
          <w:color w:val="000000" w:themeColor="text1"/>
        </w:rPr>
        <w:t xml:space="preserve">berpengaruh signifikan terhadap </w:t>
      </w:r>
      <w:r w:rsidRPr="000A7BBB">
        <w:rPr>
          <w:rFonts w:ascii="Times New Roman" w:hAnsi="Times New Roman" w:cs="Times New Roman"/>
          <w:i/>
          <w:color w:val="000000" w:themeColor="text1"/>
        </w:rPr>
        <w:t xml:space="preserve">Impulse Buying </w:t>
      </w:r>
      <w:r w:rsidRPr="000A7BBB">
        <w:rPr>
          <w:rFonts w:ascii="Times New Roman" w:hAnsi="Times New Roman" w:cs="Times New Roman"/>
          <w:color w:val="000000" w:themeColor="text1"/>
        </w:rPr>
        <w:t xml:space="preserve">pada generasi Z di Shopee” </w:t>
      </w:r>
      <w:r w:rsidRPr="000A7BBB">
        <w:rPr>
          <w:rFonts w:ascii="Times New Roman" w:hAnsi="Times New Roman" w:cs="Times New Roman"/>
          <w:b/>
          <w:color w:val="000000" w:themeColor="text1"/>
        </w:rPr>
        <w:t xml:space="preserve">diterima, </w:t>
      </w:r>
      <w:r w:rsidRPr="000A7BBB">
        <w:rPr>
          <w:rFonts w:ascii="Times New Roman" w:hAnsi="Times New Roman" w:cs="Times New Roman"/>
          <w:color w:val="000000" w:themeColor="text1"/>
        </w:rPr>
        <w:t xml:space="preserve">sesuai dengan hasil nilai signifikansi secara simultan pada penelitian ini menunjukkan bahwa karakteristik produk dan sales promotion mempunyai nilai signifikansi 0,000 dimana kurang dari taraf signifikansi yaitu 0,05 yang berarti menunjukkan kedua variabel memberikan pengaruh yang signifikan terhadap impulse buying, atau dapat diartikan bahwa karakteristik produk dan sales promotion yang baik dimiliki Shopee dapat mendorong konsumen dalam melakukan impulse buying di Shopee. Namun, masih ada beberapa indikator dari karakteristik produk dan sales promotion yang memiliki nilai dibawah rata-rata sehingga </w:t>
      </w:r>
      <w:r w:rsidRPr="000A7BBB">
        <w:rPr>
          <w:rFonts w:ascii="Times New Roman" w:hAnsi="Times New Roman" w:cs="Times New Roman"/>
          <w:color w:val="000000" w:themeColor="text1"/>
        </w:rPr>
        <w:lastRenderedPageBreak/>
        <w:t>Shopee harus dapat meningkatkan karakteristik produk dan sales promotion yang akan ditawarkan lagi nantinya.</w:t>
      </w:r>
    </w:p>
    <w:p w14:paraId="5BE7598C" w14:textId="77777777" w:rsidR="00ED7C7A" w:rsidRPr="000A7BBB" w:rsidRDefault="00ED7C7A"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Kesimpulan dan Saran</w:t>
      </w:r>
    </w:p>
    <w:p w14:paraId="55634532" w14:textId="77777777" w:rsidR="00ED7C7A" w:rsidRPr="000A7BBB" w:rsidRDefault="00ED7C7A"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Kesimpulan</w:t>
      </w:r>
    </w:p>
    <w:p w14:paraId="5C6285B3" w14:textId="77777777" w:rsidR="00ED7C7A" w:rsidRPr="000A7BBB" w:rsidRDefault="00ED7C7A" w:rsidP="000A7BBB">
      <w:pPr>
        <w:pStyle w:val="ListParagraph"/>
        <w:numPr>
          <w:ilvl w:val="0"/>
          <w:numId w:val="3"/>
        </w:numPr>
        <w:spacing w:line="240" w:lineRule="auto"/>
        <w:ind w:left="360"/>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Berdasarkan penelitian ini, karakteristik produk termasuk dalam kategori baik. Karakteristik produk berpengaruh signifikan pada impulse buying di Shopee. Sehingga dapat diartikan semakin baik karakteristik produk maka akan meningkatkan terjadinya impulse buying. Terdapat beberapa hal yang perlu diperhatikkan seperti keberagaman produk dan sesuainya produk yang dijual dengan trend dapat mendorong terjadinya impulse buying, sedangkan durabilitas produk dan kualitas produk kurang mendukung terjadinya impulse buying </w:t>
      </w:r>
    </w:p>
    <w:p w14:paraId="4AB00B81" w14:textId="77777777" w:rsidR="00ED7C7A" w:rsidRPr="000A7BBB" w:rsidRDefault="00ED7C7A" w:rsidP="000A7BBB">
      <w:pPr>
        <w:pStyle w:val="ListParagraph"/>
        <w:numPr>
          <w:ilvl w:val="0"/>
          <w:numId w:val="3"/>
        </w:numPr>
        <w:spacing w:line="240" w:lineRule="auto"/>
        <w:ind w:left="360"/>
        <w:jc w:val="both"/>
        <w:rPr>
          <w:rFonts w:ascii="Times New Roman" w:hAnsi="Times New Roman" w:cs="Times New Roman"/>
          <w:color w:val="000000" w:themeColor="text1"/>
        </w:rPr>
      </w:pPr>
      <w:r w:rsidRPr="000A7BBB">
        <w:rPr>
          <w:rFonts w:ascii="Times New Roman" w:hAnsi="Times New Roman" w:cs="Times New Roman"/>
          <w:color w:val="000000" w:themeColor="text1"/>
        </w:rPr>
        <w:t>Berdasarkan penelitian ini, sales promotion termasuk dalam kategori sangat baik. Sales promotion berpengaruh signifikan terhadap impulse buying. Sehingga dapat diartikan semakin baik sales promotion maka akan meningkatkan terjadinya impulse buying. Terdapat beberapa hal yang perlu diperhatikan seperti sosial media yang digunakan untuk mempromosikan sales promotion efektif untuk generasi Z dan moment pengadaan sales yang promotion sudah tepat, sedangkan jangka waktu sales promotion yang terlalu lama tidak mendorong konsumen melakukan impulse buying.</w:t>
      </w:r>
    </w:p>
    <w:p w14:paraId="5EB627C8" w14:textId="77777777" w:rsidR="00ED7C7A" w:rsidRPr="000A7BBB" w:rsidRDefault="00ED7C7A" w:rsidP="000A7BBB">
      <w:pPr>
        <w:pStyle w:val="ListParagraph"/>
        <w:numPr>
          <w:ilvl w:val="0"/>
          <w:numId w:val="3"/>
        </w:numPr>
        <w:spacing w:line="240" w:lineRule="auto"/>
        <w:ind w:left="360"/>
        <w:jc w:val="both"/>
        <w:rPr>
          <w:rFonts w:ascii="Times New Roman" w:hAnsi="Times New Roman" w:cs="Times New Roman"/>
          <w:color w:val="000000" w:themeColor="text1"/>
        </w:rPr>
      </w:pPr>
      <w:r w:rsidRPr="000A7BBB">
        <w:rPr>
          <w:rFonts w:ascii="Times New Roman" w:hAnsi="Times New Roman" w:cs="Times New Roman"/>
          <w:color w:val="000000" w:themeColor="text1"/>
        </w:rPr>
        <w:t xml:space="preserve">Berdasarkan penelitian ini, impulse buying termasuk dalam kategori kuat. Variabel karakteristik produk dan sales promotion secara bersama-sama memberikan pengaruh yang signifikan terhadap impulse buying. Semakin baik karakteristik produk yang dijual di Shopee dan semakin baik sales promotion yang diberikan oleh Shopee maka akan semakin besar pula Impulse Buying yang akan dilakukan oleh konsumen Shopee. Hasil penelitian menunjukkan bahwa diantara dua variabel independen, karakteristik produk memiliki pengaruh yang lebih besar atau kuat dibandingkan variabel sales promotion, yang memiliki arti bahwa pengguna Shopee generasi Z lebih </w:t>
      </w:r>
      <w:r w:rsidRPr="000A7BBB">
        <w:rPr>
          <w:rFonts w:ascii="Times New Roman" w:hAnsi="Times New Roman" w:cs="Times New Roman"/>
          <w:color w:val="000000" w:themeColor="text1"/>
        </w:rPr>
        <w:lastRenderedPageBreak/>
        <w:t>terdorong melakukan impulse buying dengan karakteristik produk pada Shopee yang lengkap, banyaknya ragam produk merk dan sesuai dengan trend.</w:t>
      </w:r>
    </w:p>
    <w:p w14:paraId="0D210E48" w14:textId="77777777" w:rsidR="00ED7C7A" w:rsidRPr="000A7BBB" w:rsidRDefault="00ED7C7A" w:rsidP="000A7BBB">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Saran</w:t>
      </w:r>
    </w:p>
    <w:p w14:paraId="482DA5D7" w14:textId="77777777" w:rsidR="00ED7C7A" w:rsidRDefault="00ED7C7A" w:rsidP="000A7BBB">
      <w:pPr>
        <w:spacing w:line="240" w:lineRule="auto"/>
        <w:jc w:val="both"/>
        <w:rPr>
          <w:rFonts w:ascii="Times New Roman" w:hAnsi="Times New Roman" w:cs="Times New Roman"/>
          <w:color w:val="000000" w:themeColor="text1"/>
        </w:rPr>
      </w:pPr>
      <w:r w:rsidRPr="000A7BBB">
        <w:rPr>
          <w:rFonts w:ascii="Times New Roman" w:hAnsi="Times New Roman" w:cs="Times New Roman"/>
          <w:color w:val="000000" w:themeColor="text1"/>
        </w:rPr>
        <w:t>Mengacu pada kesimpulan penelitian dapat diajukan beberapa masukan untuk meningkatkan Impulse Buying di Shopee di masa mendatang. Saran yang dapat diberikan antara lain:</w:t>
      </w:r>
    </w:p>
    <w:p w14:paraId="1A40001A" w14:textId="77777777" w:rsidR="0055634C" w:rsidRPr="0055634C" w:rsidRDefault="0055634C" w:rsidP="0055634C">
      <w:pPr>
        <w:pStyle w:val="ListParagraph"/>
        <w:numPr>
          <w:ilvl w:val="0"/>
          <w:numId w:val="4"/>
        </w:numPr>
        <w:spacing w:line="240" w:lineRule="auto"/>
        <w:ind w:hanging="630"/>
        <w:jc w:val="both"/>
        <w:rPr>
          <w:rFonts w:ascii="Times New Roman" w:hAnsi="Times New Roman" w:cs="Times New Roman"/>
          <w:color w:val="000000" w:themeColor="text1"/>
          <w:szCs w:val="24"/>
        </w:rPr>
      </w:pPr>
      <w:r w:rsidRPr="0055634C">
        <w:rPr>
          <w:rFonts w:ascii="Times New Roman" w:hAnsi="Times New Roman" w:cs="Times New Roman"/>
          <w:color w:val="000000" w:themeColor="text1"/>
          <w:szCs w:val="24"/>
        </w:rPr>
        <w:t>Shopee dapat memperhatikan lagi karakteristik produk-produk yang dapat mendorong konsumen untuk melakukan impulse buying tidak hanya untuk generasi Z tetapi generasi lainnya mengingat target Shopee yang tidak terbatas umur, para seller Shopee juga dapat membantu meningkatkan karakteristik produk dengan lebih berinovasi mengenai produk yang akan dijual.</w:t>
      </w:r>
    </w:p>
    <w:p w14:paraId="24509481" w14:textId="77777777" w:rsidR="0055634C" w:rsidRPr="0055634C" w:rsidRDefault="0055634C" w:rsidP="0055634C">
      <w:pPr>
        <w:pStyle w:val="ListParagraph"/>
        <w:numPr>
          <w:ilvl w:val="0"/>
          <w:numId w:val="4"/>
        </w:numPr>
        <w:spacing w:line="240" w:lineRule="auto"/>
        <w:ind w:hanging="630"/>
        <w:jc w:val="both"/>
        <w:rPr>
          <w:rFonts w:ascii="Times New Roman" w:hAnsi="Times New Roman" w:cs="Times New Roman"/>
          <w:color w:val="000000" w:themeColor="text1"/>
          <w:szCs w:val="24"/>
        </w:rPr>
      </w:pPr>
      <w:r w:rsidRPr="0055634C">
        <w:rPr>
          <w:rFonts w:ascii="Times New Roman" w:hAnsi="Times New Roman" w:cs="Times New Roman"/>
          <w:color w:val="000000" w:themeColor="text1"/>
          <w:szCs w:val="24"/>
        </w:rPr>
        <w:t>Sales promotion pada Shopee dapat lebih ditingkatkan lagi dengan melakukan beberapa hal seperti dalam memberikan jangka waktu yang pendek saat sales promotion diadakan agar konsumen lebih terpacu untuk segera melakukan pembelian atau dapat terdorong untuk melakukan impulse buying.</w:t>
      </w:r>
    </w:p>
    <w:p w14:paraId="425DCF09" w14:textId="77777777" w:rsidR="0055634C" w:rsidRPr="0055634C" w:rsidRDefault="0055634C" w:rsidP="0055634C">
      <w:pPr>
        <w:pStyle w:val="ListParagraph"/>
        <w:numPr>
          <w:ilvl w:val="0"/>
          <w:numId w:val="4"/>
        </w:numPr>
        <w:spacing w:line="240" w:lineRule="auto"/>
        <w:ind w:hanging="630"/>
        <w:jc w:val="both"/>
        <w:rPr>
          <w:rFonts w:ascii="Times New Roman" w:hAnsi="Times New Roman" w:cs="Times New Roman"/>
          <w:color w:val="000000" w:themeColor="text1"/>
          <w:szCs w:val="24"/>
        </w:rPr>
      </w:pPr>
      <w:r w:rsidRPr="0055634C">
        <w:rPr>
          <w:rFonts w:ascii="Times New Roman" w:hAnsi="Times New Roman" w:cs="Times New Roman"/>
          <w:color w:val="000000" w:themeColor="text1"/>
          <w:szCs w:val="24"/>
        </w:rPr>
        <w:t>Variabel penelitian ini juga dapat digunakan kembali pada peneliatan berikutnya, namun dapat diuji pada objek penelitian yang berbeda. Selain itu peneliti berikutnya dapat mengganti atau menambahkan variabel-variabel lainnya seperti harga, emosi, metode pembayaran, pemasaran media sosial dan lainnya yang diharapkan dapat menambah kompleksitas penelitian tersebut.</w:t>
      </w:r>
    </w:p>
    <w:p w14:paraId="23DC72A0" w14:textId="77777777" w:rsidR="0055634C" w:rsidRPr="000A7BBB" w:rsidRDefault="0055634C" w:rsidP="000A7BBB">
      <w:pPr>
        <w:spacing w:line="240" w:lineRule="auto"/>
        <w:jc w:val="both"/>
        <w:rPr>
          <w:rFonts w:ascii="Times New Roman" w:hAnsi="Times New Roman" w:cs="Times New Roman"/>
          <w:color w:val="000000" w:themeColor="text1"/>
        </w:rPr>
      </w:pPr>
    </w:p>
    <w:p w14:paraId="5B261C3F" w14:textId="77777777" w:rsidR="00ED7C7A" w:rsidRPr="000A7BBB" w:rsidRDefault="00ED7C7A" w:rsidP="0055634C">
      <w:pPr>
        <w:spacing w:line="240" w:lineRule="auto"/>
        <w:jc w:val="both"/>
        <w:rPr>
          <w:rFonts w:ascii="Times New Roman" w:hAnsi="Times New Roman" w:cs="Times New Roman"/>
          <w:b/>
          <w:color w:val="000000" w:themeColor="text1"/>
        </w:rPr>
      </w:pPr>
      <w:r w:rsidRPr="000A7BBB">
        <w:rPr>
          <w:rFonts w:ascii="Times New Roman" w:hAnsi="Times New Roman" w:cs="Times New Roman"/>
          <w:b/>
          <w:color w:val="000000" w:themeColor="text1"/>
        </w:rPr>
        <w:t>Daftar Referensi</w:t>
      </w:r>
    </w:p>
    <w:p w14:paraId="60167899"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Adisaputro, G. (2014). </w:t>
      </w:r>
      <w:r w:rsidRPr="000A7BBB">
        <w:rPr>
          <w:rFonts w:ascii="Times New Roman" w:hAnsi="Times New Roman" w:cs="Times New Roman"/>
          <w:i/>
          <w:iCs/>
          <w:noProof/>
          <w:color w:val="000000" w:themeColor="text1"/>
        </w:rPr>
        <w:t>Manajemen Pemasaran</w:t>
      </w:r>
      <w:r w:rsidRPr="000A7BBB">
        <w:rPr>
          <w:rFonts w:ascii="Times New Roman" w:hAnsi="Times New Roman" w:cs="Times New Roman"/>
          <w:noProof/>
          <w:color w:val="000000" w:themeColor="text1"/>
        </w:rPr>
        <w:t>. Yogyakarta: UPP STIM YKPM.</w:t>
      </w:r>
    </w:p>
    <w:p w14:paraId="591D6C02"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Anshori, U., &amp; Iswati, S. (2009). </w:t>
      </w:r>
      <w:r w:rsidRPr="000A7BBB">
        <w:rPr>
          <w:rFonts w:ascii="Times New Roman" w:hAnsi="Times New Roman" w:cs="Times New Roman"/>
          <w:i/>
          <w:iCs/>
          <w:noProof/>
          <w:color w:val="000000" w:themeColor="text1"/>
        </w:rPr>
        <w:t>Metode Penelitian Kuantitatis Edisi 1</w:t>
      </w:r>
      <w:r w:rsidRPr="000A7BBB">
        <w:rPr>
          <w:rFonts w:ascii="Times New Roman" w:hAnsi="Times New Roman" w:cs="Times New Roman"/>
          <w:noProof/>
          <w:color w:val="000000" w:themeColor="text1"/>
        </w:rPr>
        <w:t xml:space="preserve">. Pusat </w:t>
      </w:r>
      <w:r w:rsidRPr="000A7BBB">
        <w:rPr>
          <w:rFonts w:ascii="Times New Roman" w:hAnsi="Times New Roman" w:cs="Times New Roman"/>
          <w:noProof/>
          <w:color w:val="000000" w:themeColor="text1"/>
        </w:rPr>
        <w:lastRenderedPageBreak/>
        <w:t>Penerbitan dan Percetakan UNAIR (AUP).</w:t>
      </w:r>
    </w:p>
    <w:p w14:paraId="58C56E2E"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Arikunto, S. (2010). </w:t>
      </w:r>
      <w:r w:rsidRPr="000A7BBB">
        <w:rPr>
          <w:rFonts w:ascii="Times New Roman" w:hAnsi="Times New Roman" w:cs="Times New Roman"/>
          <w:i/>
          <w:iCs/>
          <w:noProof/>
          <w:color w:val="000000" w:themeColor="text1"/>
        </w:rPr>
        <w:t>Prosedur Penelitian</w:t>
      </w:r>
      <w:r w:rsidRPr="000A7BBB">
        <w:rPr>
          <w:rFonts w:ascii="Times New Roman" w:hAnsi="Times New Roman" w:cs="Times New Roman"/>
          <w:noProof/>
          <w:color w:val="000000" w:themeColor="text1"/>
        </w:rPr>
        <w:t>. Rineka Cipta.</w:t>
      </w:r>
    </w:p>
    <w:p w14:paraId="2920B24E"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Bakry, U. S. (2016). </w:t>
      </w:r>
      <w:r w:rsidRPr="000A7BBB">
        <w:rPr>
          <w:rFonts w:ascii="Times New Roman" w:hAnsi="Times New Roman" w:cs="Times New Roman"/>
          <w:i/>
          <w:iCs/>
          <w:noProof/>
          <w:color w:val="000000" w:themeColor="text1"/>
        </w:rPr>
        <w:t>Pedoman Penulisan Skripsi Hubungan Internasional.</w:t>
      </w:r>
      <w:r w:rsidRPr="000A7BBB">
        <w:rPr>
          <w:rFonts w:ascii="Times New Roman" w:hAnsi="Times New Roman" w:cs="Times New Roman"/>
          <w:noProof/>
          <w:color w:val="000000" w:themeColor="text1"/>
        </w:rPr>
        <w:t xml:space="preserve"> Deepublish.</w:t>
      </w:r>
    </w:p>
    <w:p w14:paraId="66651AC6"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Belch, G., &amp; Belch, M. (2015). </w:t>
      </w:r>
      <w:r w:rsidRPr="000A7BBB">
        <w:rPr>
          <w:rFonts w:ascii="Times New Roman" w:hAnsi="Times New Roman" w:cs="Times New Roman"/>
          <w:i/>
          <w:iCs/>
          <w:noProof/>
          <w:color w:val="000000" w:themeColor="text1"/>
        </w:rPr>
        <w:t>Advertising and Promotion: Intergrated Marketing Communication Perspective</w:t>
      </w:r>
      <w:r w:rsidRPr="000A7BBB">
        <w:rPr>
          <w:rFonts w:ascii="Times New Roman" w:hAnsi="Times New Roman" w:cs="Times New Roman"/>
          <w:noProof/>
          <w:color w:val="000000" w:themeColor="text1"/>
        </w:rPr>
        <w:t>. New York: McGraw Hill.</w:t>
      </w:r>
    </w:p>
    <w:p w14:paraId="4FC0FFDC"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Bisnis.com. (2020). </w:t>
      </w:r>
      <w:r w:rsidRPr="000A7BBB">
        <w:rPr>
          <w:rFonts w:ascii="Times New Roman" w:hAnsi="Times New Roman" w:cs="Times New Roman"/>
          <w:i/>
          <w:iCs/>
          <w:noProof/>
          <w:color w:val="000000" w:themeColor="text1"/>
        </w:rPr>
        <w:t>Transaksi Shopee Naik 130 Persen, Raja E-Commerce Indonesia?</w:t>
      </w:r>
      <w:r w:rsidRPr="000A7BBB">
        <w:rPr>
          <w:rFonts w:ascii="Times New Roman" w:hAnsi="Times New Roman" w:cs="Times New Roman"/>
          <w:noProof/>
          <w:color w:val="000000" w:themeColor="text1"/>
        </w:rPr>
        <w:t xml:space="preserve"> https://ekonomi.bisnis.com/read/20200901/12/1285887/transaksi-Shopee-naik-130-persen-raja-e-commerce-indonesia</w:t>
      </w:r>
    </w:p>
    <w:p w14:paraId="3A248446"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Coley, A., &amp; Burgess, B. (2003). Gender differences in cognitive and affective impulse buying. </w:t>
      </w:r>
      <w:r w:rsidRPr="000A7BBB">
        <w:rPr>
          <w:rFonts w:ascii="Times New Roman" w:hAnsi="Times New Roman" w:cs="Times New Roman"/>
          <w:i/>
          <w:iCs/>
          <w:noProof/>
          <w:color w:val="000000" w:themeColor="text1"/>
        </w:rPr>
        <w:t>Journal of Fashion Marketing and Management</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7</w:t>
      </w:r>
      <w:r w:rsidRPr="000A7BBB">
        <w:rPr>
          <w:rFonts w:ascii="Times New Roman" w:hAnsi="Times New Roman" w:cs="Times New Roman"/>
          <w:noProof/>
          <w:color w:val="000000" w:themeColor="text1"/>
        </w:rPr>
        <w:t>(3), 282–295. https://doi.org/10.1108/13612020310484834</w:t>
      </w:r>
    </w:p>
    <w:p w14:paraId="25F333BE"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Cooper, D. R., &amp; Emory, W. C. (1997). </w:t>
      </w:r>
      <w:r w:rsidRPr="000A7BBB">
        <w:rPr>
          <w:rFonts w:ascii="Times New Roman" w:hAnsi="Times New Roman" w:cs="Times New Roman"/>
          <w:i/>
          <w:iCs/>
          <w:noProof/>
          <w:color w:val="000000" w:themeColor="text1"/>
        </w:rPr>
        <w:t>Metode Penelitian Bisnis</w:t>
      </w:r>
      <w:r w:rsidRPr="000A7BBB">
        <w:rPr>
          <w:rFonts w:ascii="Times New Roman" w:hAnsi="Times New Roman" w:cs="Times New Roman"/>
          <w:noProof/>
          <w:color w:val="000000" w:themeColor="text1"/>
        </w:rPr>
        <w:t>. Erlangga, Jakarta.</w:t>
      </w:r>
    </w:p>
    <w:p w14:paraId="7E14D058"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Daryanto. (2011). </w:t>
      </w:r>
      <w:r w:rsidRPr="000A7BBB">
        <w:rPr>
          <w:rFonts w:ascii="Times New Roman" w:hAnsi="Times New Roman" w:cs="Times New Roman"/>
          <w:i/>
          <w:iCs/>
          <w:noProof/>
          <w:color w:val="000000" w:themeColor="text1"/>
        </w:rPr>
        <w:t>Manajemen Pemasaran: Sari Kuliah</w:t>
      </w:r>
      <w:r w:rsidRPr="000A7BBB">
        <w:rPr>
          <w:rFonts w:ascii="Times New Roman" w:hAnsi="Times New Roman" w:cs="Times New Roman"/>
          <w:noProof/>
          <w:color w:val="000000" w:themeColor="text1"/>
        </w:rPr>
        <w:t>. Bandung: Satu Nusa.</w:t>
      </w:r>
    </w:p>
    <w:p w14:paraId="7F89B561"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Duarte, P., Raposo, M., &amp; Ferraz, M. (2013). Drivers of snack foods impulse buying behaviour among young consumers. </w:t>
      </w:r>
      <w:r w:rsidRPr="000A7BBB">
        <w:rPr>
          <w:rFonts w:ascii="Times New Roman" w:hAnsi="Times New Roman" w:cs="Times New Roman"/>
          <w:i/>
          <w:iCs/>
          <w:noProof/>
          <w:color w:val="000000" w:themeColor="text1"/>
        </w:rPr>
        <w:t>British Food Journal</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115</w:t>
      </w:r>
      <w:r w:rsidRPr="000A7BBB">
        <w:rPr>
          <w:rFonts w:ascii="Times New Roman" w:hAnsi="Times New Roman" w:cs="Times New Roman"/>
          <w:noProof/>
          <w:color w:val="000000" w:themeColor="text1"/>
        </w:rPr>
        <w:t>(9), 1233–1254. https://doi.org/10.1108/BFJ-10-2011-0272</w:t>
      </w:r>
    </w:p>
    <w:p w14:paraId="61003C5A"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Edy, I. C., &amp; Haryanti, S. S. (2018). Impulsive Buying Behavior Pada Konsumen Online. </w:t>
      </w:r>
      <w:r w:rsidRPr="000A7BBB">
        <w:rPr>
          <w:rFonts w:ascii="Times New Roman" w:hAnsi="Times New Roman" w:cs="Times New Roman"/>
          <w:i/>
          <w:iCs/>
          <w:noProof/>
          <w:color w:val="000000" w:themeColor="text1"/>
        </w:rPr>
        <w:t>Prosiding: The National Conferences Management and Business (NCMAB) 2018</w:t>
      </w:r>
      <w:r w:rsidRPr="000A7BBB">
        <w:rPr>
          <w:rFonts w:ascii="Times New Roman" w:hAnsi="Times New Roman" w:cs="Times New Roman"/>
          <w:noProof/>
          <w:color w:val="000000" w:themeColor="text1"/>
        </w:rPr>
        <w:t>, 362–374.</w:t>
      </w:r>
    </w:p>
    <w:p w14:paraId="61183B1C"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Fahmi, I. (2016). </w:t>
      </w:r>
      <w:r w:rsidRPr="000A7BBB">
        <w:rPr>
          <w:rFonts w:ascii="Times New Roman" w:hAnsi="Times New Roman" w:cs="Times New Roman"/>
          <w:i/>
          <w:iCs/>
          <w:noProof/>
          <w:color w:val="000000" w:themeColor="text1"/>
        </w:rPr>
        <w:t>Perilaku Konsumen Teori dan Aplikasi</w:t>
      </w:r>
      <w:r w:rsidRPr="000A7BBB">
        <w:rPr>
          <w:rFonts w:ascii="Times New Roman" w:hAnsi="Times New Roman" w:cs="Times New Roman"/>
          <w:noProof/>
          <w:color w:val="000000" w:themeColor="text1"/>
        </w:rPr>
        <w:t>. Bandung: CV Alfabeta.</w:t>
      </w:r>
    </w:p>
    <w:p w14:paraId="79A08905"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Fauziah, F. (2020). Strategi Komunikasi Bisnis Online Shop “Shoppe” Dalam Meningkatkan Penjualan. </w:t>
      </w:r>
      <w:r w:rsidRPr="000A7BBB">
        <w:rPr>
          <w:rFonts w:ascii="Times New Roman" w:hAnsi="Times New Roman" w:cs="Times New Roman"/>
          <w:i/>
          <w:iCs/>
          <w:noProof/>
          <w:color w:val="000000" w:themeColor="text1"/>
        </w:rPr>
        <w:t>Abiwara : Jurnal Vokasi Administrasi Bisnis</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1</w:t>
      </w:r>
      <w:r w:rsidRPr="000A7BBB">
        <w:rPr>
          <w:rFonts w:ascii="Times New Roman" w:hAnsi="Times New Roman" w:cs="Times New Roman"/>
          <w:noProof/>
          <w:color w:val="000000" w:themeColor="text1"/>
        </w:rPr>
        <w:t>(2), 45–53. https://doi.org/10.31334/abiwara.v1i2.792</w:t>
      </w:r>
    </w:p>
    <w:p w14:paraId="1EB57B95"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Felita, P., &amp; Oktivera, E. (2019). Pengaruh Sales </w:t>
      </w:r>
      <w:r w:rsidRPr="000A7BBB">
        <w:rPr>
          <w:rFonts w:ascii="Times New Roman" w:hAnsi="Times New Roman" w:cs="Times New Roman"/>
          <w:noProof/>
          <w:color w:val="000000" w:themeColor="text1"/>
        </w:rPr>
        <w:lastRenderedPageBreak/>
        <w:t xml:space="preserve">Promotion Shopee Indonesia Terhadap Impulsive Buying Konsumen Studi Kasus: Impulsive Buying Pada Mahasiswa STIKS Tarakanita. </w:t>
      </w:r>
      <w:r w:rsidRPr="000A7BBB">
        <w:rPr>
          <w:rFonts w:ascii="Times New Roman" w:hAnsi="Times New Roman" w:cs="Times New Roman"/>
          <w:i/>
          <w:iCs/>
          <w:noProof/>
          <w:color w:val="000000" w:themeColor="text1"/>
        </w:rPr>
        <w:t>Jurnal Ilmu Komunikasi Dan Bisnis</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4</w:t>
      </w:r>
      <w:r w:rsidRPr="000A7BBB">
        <w:rPr>
          <w:rFonts w:ascii="Times New Roman" w:hAnsi="Times New Roman" w:cs="Times New Roman"/>
          <w:noProof/>
          <w:color w:val="000000" w:themeColor="text1"/>
        </w:rPr>
        <w:t>(2), 159–185. file:///C:/Users/User/Downloads/Pengaruh Sales Promotion Shopee Indonesia.pdf</w:t>
      </w:r>
    </w:p>
    <w:p w14:paraId="3352B2DC"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Firmansyah, M. A. (2018). </w:t>
      </w:r>
      <w:r w:rsidRPr="000A7BBB">
        <w:rPr>
          <w:rFonts w:ascii="Times New Roman" w:hAnsi="Times New Roman" w:cs="Times New Roman"/>
          <w:i/>
          <w:iCs/>
          <w:noProof/>
          <w:color w:val="000000" w:themeColor="text1"/>
        </w:rPr>
        <w:t>Perilaku Konsumen (Sikap dan Pemasaran)</w:t>
      </w:r>
      <w:r w:rsidRPr="000A7BBB">
        <w:rPr>
          <w:rFonts w:ascii="Times New Roman" w:hAnsi="Times New Roman" w:cs="Times New Roman"/>
          <w:noProof/>
          <w:color w:val="000000" w:themeColor="text1"/>
        </w:rPr>
        <w:t>. Deepublish.</w:t>
      </w:r>
    </w:p>
    <w:p w14:paraId="06A47073"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Gozhali, I. (2013). </w:t>
      </w:r>
      <w:r w:rsidRPr="000A7BBB">
        <w:rPr>
          <w:rFonts w:ascii="Times New Roman" w:hAnsi="Times New Roman" w:cs="Times New Roman"/>
          <w:i/>
          <w:iCs/>
          <w:noProof/>
          <w:color w:val="000000" w:themeColor="text1"/>
        </w:rPr>
        <w:t>Aplikasi Analisis Multivariete</w:t>
      </w:r>
      <w:r w:rsidRPr="000A7BBB">
        <w:rPr>
          <w:rFonts w:ascii="Times New Roman" w:hAnsi="Times New Roman" w:cs="Times New Roman"/>
          <w:noProof/>
          <w:color w:val="000000" w:themeColor="text1"/>
        </w:rPr>
        <w:t>. Badan Penerbit-Undip.</w:t>
      </w:r>
    </w:p>
    <w:p w14:paraId="6D7AAD0A"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Hasan, A. (2016). </w:t>
      </w:r>
      <w:r w:rsidRPr="000A7BBB">
        <w:rPr>
          <w:rFonts w:ascii="Times New Roman" w:hAnsi="Times New Roman" w:cs="Times New Roman"/>
          <w:i/>
          <w:iCs/>
          <w:noProof/>
          <w:color w:val="000000" w:themeColor="text1"/>
        </w:rPr>
        <w:t>Marketing</w:t>
      </w:r>
      <w:r w:rsidRPr="000A7BBB">
        <w:rPr>
          <w:rFonts w:ascii="Times New Roman" w:hAnsi="Times New Roman" w:cs="Times New Roman"/>
          <w:noProof/>
          <w:color w:val="000000" w:themeColor="text1"/>
        </w:rPr>
        <w:t>. Yogyakarta: MEDPress.</w:t>
      </w:r>
    </w:p>
    <w:p w14:paraId="164D3A7E"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Hermawan, A. (2012). </w:t>
      </w:r>
      <w:r w:rsidRPr="000A7BBB">
        <w:rPr>
          <w:rFonts w:ascii="Times New Roman" w:hAnsi="Times New Roman" w:cs="Times New Roman"/>
          <w:i/>
          <w:iCs/>
          <w:noProof/>
          <w:color w:val="000000" w:themeColor="text1"/>
        </w:rPr>
        <w:t>Komunikasi Pemasaran</w:t>
      </w:r>
      <w:r w:rsidRPr="000A7BBB">
        <w:rPr>
          <w:rFonts w:ascii="Times New Roman" w:hAnsi="Times New Roman" w:cs="Times New Roman"/>
          <w:noProof/>
          <w:color w:val="000000" w:themeColor="text1"/>
        </w:rPr>
        <w:t>. Jakarta: Erlangga.</w:t>
      </w:r>
    </w:p>
    <w:p w14:paraId="2BC9AFF1"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Indriantoro, U., &amp; Supomo, B. (2016). </w:t>
      </w:r>
      <w:r w:rsidRPr="000A7BBB">
        <w:rPr>
          <w:rFonts w:ascii="Times New Roman" w:hAnsi="Times New Roman" w:cs="Times New Roman"/>
          <w:i/>
          <w:iCs/>
          <w:noProof/>
          <w:color w:val="000000" w:themeColor="text1"/>
        </w:rPr>
        <w:t>Metodologi penelitian bisnis: untuk akuntansi dan manajemen</w:t>
      </w:r>
      <w:r w:rsidRPr="000A7BBB">
        <w:rPr>
          <w:rFonts w:ascii="Times New Roman" w:hAnsi="Times New Roman" w:cs="Times New Roman"/>
          <w:noProof/>
          <w:color w:val="000000" w:themeColor="text1"/>
        </w:rPr>
        <w:t>.</w:t>
      </w:r>
    </w:p>
    <w:p w14:paraId="736F84EB"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Kangean, S., &amp; Rusdi, F. (2020). Analisis Strategi Komunikasi Pemasaran dalam Persaingan E-Commrece di Indonesia. </w:t>
      </w:r>
      <w:r w:rsidRPr="000A7BBB">
        <w:rPr>
          <w:rFonts w:ascii="Times New Roman" w:hAnsi="Times New Roman" w:cs="Times New Roman"/>
          <w:i/>
          <w:iCs/>
          <w:noProof/>
          <w:color w:val="000000" w:themeColor="text1"/>
        </w:rPr>
        <w:t>Prologia</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4</w:t>
      </w:r>
      <w:r w:rsidRPr="000A7BBB">
        <w:rPr>
          <w:rFonts w:ascii="Times New Roman" w:hAnsi="Times New Roman" w:cs="Times New Roman"/>
          <w:noProof/>
          <w:color w:val="000000" w:themeColor="text1"/>
        </w:rPr>
        <w:t>(2), 280. https://doi.org/10.24912/pr.v4i2.6504</w:t>
      </w:r>
    </w:p>
    <w:p w14:paraId="184B1972"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Kotler, P., &amp; Armstrong, G. (2006). </w:t>
      </w:r>
      <w:r w:rsidRPr="000A7BBB">
        <w:rPr>
          <w:rFonts w:ascii="Times New Roman" w:hAnsi="Times New Roman" w:cs="Times New Roman"/>
          <w:i/>
          <w:iCs/>
          <w:noProof/>
          <w:color w:val="000000" w:themeColor="text1"/>
        </w:rPr>
        <w:t>Prinsip-Prinsip Pemasaran Edisi 12</w:t>
      </w:r>
      <w:r w:rsidRPr="000A7BBB">
        <w:rPr>
          <w:rFonts w:ascii="Times New Roman" w:hAnsi="Times New Roman" w:cs="Times New Roman"/>
          <w:noProof/>
          <w:color w:val="000000" w:themeColor="text1"/>
        </w:rPr>
        <w:t>. Erlangga. Jakarta.</w:t>
      </w:r>
    </w:p>
    <w:p w14:paraId="141BD773"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Kotler, P., &amp; Armstrong, G. (2012). </w:t>
      </w:r>
      <w:r w:rsidRPr="000A7BBB">
        <w:rPr>
          <w:rFonts w:ascii="Times New Roman" w:hAnsi="Times New Roman" w:cs="Times New Roman"/>
          <w:i/>
          <w:iCs/>
          <w:noProof/>
          <w:color w:val="000000" w:themeColor="text1"/>
        </w:rPr>
        <w:t>Principles of marketing</w:t>
      </w:r>
      <w:r w:rsidRPr="000A7BBB">
        <w:rPr>
          <w:rFonts w:ascii="Times New Roman" w:hAnsi="Times New Roman" w:cs="Times New Roman"/>
          <w:noProof/>
          <w:color w:val="000000" w:themeColor="text1"/>
        </w:rPr>
        <w:t>. USA: Pearson Education.</w:t>
      </w:r>
    </w:p>
    <w:p w14:paraId="0B2510A0"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Kotler, P., &amp; Keller, K. L. (2007). </w:t>
      </w:r>
      <w:r w:rsidRPr="000A7BBB">
        <w:rPr>
          <w:rFonts w:ascii="Times New Roman" w:hAnsi="Times New Roman" w:cs="Times New Roman"/>
          <w:i/>
          <w:iCs/>
          <w:noProof/>
          <w:color w:val="000000" w:themeColor="text1"/>
        </w:rPr>
        <w:t>Manajemen Pemasaran Edisi 12 Jilid 1</w:t>
      </w:r>
      <w:r w:rsidRPr="000A7BBB">
        <w:rPr>
          <w:rFonts w:ascii="Times New Roman" w:hAnsi="Times New Roman" w:cs="Times New Roman"/>
          <w:noProof/>
          <w:color w:val="000000" w:themeColor="text1"/>
        </w:rPr>
        <w:t>. PT. Indeks, Jakarta.</w:t>
      </w:r>
    </w:p>
    <w:p w14:paraId="27FB864B"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Kotler, P., &amp; Keller, K. L. (2009). </w:t>
      </w:r>
      <w:r w:rsidRPr="000A7BBB">
        <w:rPr>
          <w:rFonts w:ascii="Times New Roman" w:hAnsi="Times New Roman" w:cs="Times New Roman"/>
          <w:i/>
          <w:iCs/>
          <w:noProof/>
          <w:color w:val="000000" w:themeColor="text1"/>
        </w:rPr>
        <w:t>Manajemen Pemasaran Edisi 13 Jilid 1</w:t>
      </w:r>
      <w:r w:rsidRPr="000A7BBB">
        <w:rPr>
          <w:rFonts w:ascii="Times New Roman" w:hAnsi="Times New Roman" w:cs="Times New Roman"/>
          <w:noProof/>
          <w:color w:val="000000" w:themeColor="text1"/>
        </w:rPr>
        <w:t>. Jakarta: Erlangga.</w:t>
      </w:r>
    </w:p>
    <w:p w14:paraId="775BBF9D"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Lisda, R. (2010). Menciptakan Impulse Buying. </w:t>
      </w:r>
      <w:r w:rsidRPr="000A7BBB">
        <w:rPr>
          <w:rFonts w:ascii="Times New Roman" w:hAnsi="Times New Roman" w:cs="Times New Roman"/>
          <w:i/>
          <w:iCs/>
          <w:noProof/>
          <w:color w:val="000000" w:themeColor="text1"/>
        </w:rPr>
        <w:t>Majalah Ilmiah INFORMATIKA</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1</w:t>
      </w:r>
      <w:r w:rsidRPr="000A7BBB">
        <w:rPr>
          <w:rFonts w:ascii="Times New Roman" w:hAnsi="Times New Roman" w:cs="Times New Roman"/>
          <w:noProof/>
          <w:color w:val="000000" w:themeColor="text1"/>
        </w:rPr>
        <w:t>(3), 56–68.</w:t>
      </w:r>
    </w:p>
    <w:p w14:paraId="15D2D81C"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Listyani, A. (2011). </w:t>
      </w:r>
      <w:r w:rsidRPr="000A7BBB">
        <w:rPr>
          <w:rFonts w:ascii="Times New Roman" w:hAnsi="Times New Roman" w:cs="Times New Roman"/>
          <w:i/>
          <w:iCs/>
          <w:noProof/>
          <w:color w:val="000000" w:themeColor="text1"/>
        </w:rPr>
        <w:t>Pengaruh Kaakteristik Produk Terhadap Intensi Pembelian Produk Private Label Carrefour</w:t>
      </w:r>
      <w:r w:rsidRPr="000A7BBB">
        <w:rPr>
          <w:rFonts w:ascii="Times New Roman" w:hAnsi="Times New Roman" w:cs="Times New Roman"/>
          <w:noProof/>
          <w:color w:val="000000" w:themeColor="text1"/>
        </w:rPr>
        <w:t>.</w:t>
      </w:r>
    </w:p>
    <w:p w14:paraId="54B95734"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Loudon, D. ., &amp; Bitta, A. . (1993). </w:t>
      </w:r>
      <w:r w:rsidRPr="000A7BBB">
        <w:rPr>
          <w:rFonts w:ascii="Times New Roman" w:hAnsi="Times New Roman" w:cs="Times New Roman"/>
          <w:i/>
          <w:iCs/>
          <w:noProof/>
          <w:color w:val="000000" w:themeColor="text1"/>
        </w:rPr>
        <w:t>Consumer Behavior and Application 4th ed</w:t>
      </w:r>
      <w:r w:rsidRPr="000A7BBB">
        <w:rPr>
          <w:rFonts w:ascii="Times New Roman" w:hAnsi="Times New Roman" w:cs="Times New Roman"/>
          <w:noProof/>
          <w:color w:val="000000" w:themeColor="text1"/>
        </w:rPr>
        <w:t>. Singapore: McGraw Hill.</w:t>
      </w:r>
    </w:p>
    <w:p w14:paraId="65534619"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lastRenderedPageBreak/>
        <w:t xml:space="preserve">Machfoedz, M. (2010). </w:t>
      </w:r>
      <w:r w:rsidRPr="000A7BBB">
        <w:rPr>
          <w:rFonts w:ascii="Times New Roman" w:hAnsi="Times New Roman" w:cs="Times New Roman"/>
          <w:i/>
          <w:iCs/>
          <w:noProof/>
          <w:color w:val="000000" w:themeColor="text1"/>
        </w:rPr>
        <w:t>Komunikasi Pemasaran Modern Acuan Wajib Mahasiswa &amp; Profesional</w:t>
      </w:r>
      <w:r w:rsidRPr="000A7BBB">
        <w:rPr>
          <w:rFonts w:ascii="Times New Roman" w:hAnsi="Times New Roman" w:cs="Times New Roman"/>
          <w:noProof/>
          <w:color w:val="000000" w:themeColor="text1"/>
        </w:rPr>
        <w:t>. Yogyakarta: Cakra Ilmu.</w:t>
      </w:r>
    </w:p>
    <w:p w14:paraId="46B50F9D"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Miranda, Y. C. (2016). Kajian Terhadap Faktor yang Mempengaruhi Impulse buying dalam Online Shoping. </w:t>
      </w:r>
      <w:r w:rsidRPr="000A7BBB">
        <w:rPr>
          <w:rFonts w:ascii="Times New Roman" w:hAnsi="Times New Roman" w:cs="Times New Roman"/>
          <w:i/>
          <w:iCs/>
          <w:noProof/>
          <w:color w:val="000000" w:themeColor="text1"/>
        </w:rPr>
        <w:t>Kompetensi</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10</w:t>
      </w:r>
      <w:r w:rsidRPr="000A7BBB">
        <w:rPr>
          <w:rFonts w:ascii="Times New Roman" w:hAnsi="Times New Roman" w:cs="Times New Roman"/>
          <w:noProof/>
          <w:color w:val="000000" w:themeColor="text1"/>
        </w:rPr>
        <w:t>(1), 63–76. http://journal.trunojoyo.ac.id/kompetensi/article/download/3424/2533</w:t>
      </w:r>
    </w:p>
    <w:p w14:paraId="2B24CE68"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MS, Burhani dan Lawrens, H. (2003). </w:t>
      </w:r>
      <w:r w:rsidRPr="000A7BBB">
        <w:rPr>
          <w:rFonts w:ascii="Times New Roman" w:hAnsi="Times New Roman" w:cs="Times New Roman"/>
          <w:i/>
          <w:iCs/>
          <w:noProof/>
          <w:color w:val="000000" w:themeColor="text1"/>
        </w:rPr>
        <w:t>Kamus Ilmiah Populer Edisi Millenium</w:t>
      </w:r>
      <w:r w:rsidRPr="000A7BBB">
        <w:rPr>
          <w:rFonts w:ascii="Times New Roman" w:hAnsi="Times New Roman" w:cs="Times New Roman"/>
          <w:noProof/>
          <w:color w:val="000000" w:themeColor="text1"/>
        </w:rPr>
        <w:t>. Jombang: Lintas Media.</w:t>
      </w:r>
    </w:p>
    <w:p w14:paraId="3E0F337D"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Peter, P. J., &amp; Olson, C. J. (2000). </w:t>
      </w:r>
      <w:r w:rsidRPr="000A7BBB">
        <w:rPr>
          <w:rFonts w:ascii="Times New Roman" w:hAnsi="Times New Roman" w:cs="Times New Roman"/>
          <w:i/>
          <w:iCs/>
          <w:noProof/>
          <w:color w:val="000000" w:themeColor="text1"/>
        </w:rPr>
        <w:t>Consumer Behavior and Marketing Strategy, (6th Edition)</w:t>
      </w:r>
      <w:r w:rsidRPr="000A7BBB">
        <w:rPr>
          <w:rFonts w:ascii="Times New Roman" w:hAnsi="Times New Roman" w:cs="Times New Roman"/>
          <w:noProof/>
          <w:color w:val="000000" w:themeColor="text1"/>
        </w:rPr>
        <w:t>. Avenue of the Americas, New York, NY: McGrawHill.</w:t>
      </w:r>
    </w:p>
    <w:p w14:paraId="683715BA"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Putra, A. H. P. K., Said, S., &amp; Hasan, S. (2017). Pengaruh Karakteristik Toko Dan Produk Bagi Konsumen Di Indonesia Terhadap Pembelian Impulsif. </w:t>
      </w:r>
      <w:r w:rsidRPr="000A7BBB">
        <w:rPr>
          <w:rFonts w:ascii="Times New Roman" w:hAnsi="Times New Roman" w:cs="Times New Roman"/>
          <w:i/>
          <w:iCs/>
          <w:noProof/>
          <w:color w:val="000000" w:themeColor="text1"/>
        </w:rPr>
        <w:t>Jurnal Manajemen Dan Kewirausahaan</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5</w:t>
      </w:r>
      <w:r w:rsidRPr="000A7BBB">
        <w:rPr>
          <w:rFonts w:ascii="Times New Roman" w:hAnsi="Times New Roman" w:cs="Times New Roman"/>
          <w:noProof/>
          <w:color w:val="000000" w:themeColor="text1"/>
        </w:rPr>
        <w:t>(2), 8–19. https://doi.org/10.26905/jmdk.v5i2.1640</w:t>
      </w:r>
    </w:p>
    <w:p w14:paraId="2449802D"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Rook, Dennis W dan Fisher, R. J. (1995). Normative Influences on Impulsive Buying Behavior. </w:t>
      </w:r>
      <w:r w:rsidRPr="000A7BBB">
        <w:rPr>
          <w:rFonts w:ascii="Times New Roman" w:hAnsi="Times New Roman" w:cs="Times New Roman"/>
          <w:i/>
          <w:iCs/>
          <w:noProof/>
          <w:color w:val="000000" w:themeColor="text1"/>
        </w:rPr>
        <w:t>Oxford University Press</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22</w:t>
      </w:r>
      <w:r w:rsidRPr="000A7BBB">
        <w:rPr>
          <w:rFonts w:ascii="Times New Roman" w:hAnsi="Times New Roman" w:cs="Times New Roman"/>
          <w:noProof/>
          <w:color w:val="000000" w:themeColor="text1"/>
        </w:rPr>
        <w:t>.</w:t>
      </w:r>
    </w:p>
    <w:p w14:paraId="32C6FEA3"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 Siregar, M. E., Kaffah, W. S., &amp; Febrilia, I. (2018). Pengaruh Bintang Iklan, Kepribadian Merek, Dan Karakteristik Produk Terhadap Intensi Membeli Garnier Light Complete Versi Chelsea Islan (Studi Kasus Pada Mahasiswi Unj). </w:t>
      </w:r>
      <w:r w:rsidRPr="000A7BBB">
        <w:rPr>
          <w:rFonts w:ascii="Times New Roman" w:hAnsi="Times New Roman" w:cs="Times New Roman"/>
          <w:i/>
          <w:iCs/>
          <w:noProof/>
          <w:color w:val="000000" w:themeColor="text1"/>
        </w:rPr>
        <w:t>JRMSI - Jurnal Riset Manajemen Sains Indonesia</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9</w:t>
      </w:r>
      <w:r w:rsidRPr="000A7BBB">
        <w:rPr>
          <w:rFonts w:ascii="Times New Roman" w:hAnsi="Times New Roman" w:cs="Times New Roman"/>
          <w:noProof/>
          <w:color w:val="000000" w:themeColor="text1"/>
        </w:rPr>
        <w:t>(1), 88–104. https://doi.org/10.21009/jrmsi.009.1.07</w:t>
      </w:r>
    </w:p>
    <w:p w14:paraId="17238736"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ari, N. Y., &amp; Hermawati, S. (2020). the Effect of Shopping Lifestyle, Hedonic Shopping Motivation, and Sales Promotion on Impulse Buying Behavior in E-Commerce (Case Study of Berrybenka Consumer). </w:t>
      </w:r>
      <w:r w:rsidRPr="000A7BBB">
        <w:rPr>
          <w:rFonts w:ascii="Times New Roman" w:hAnsi="Times New Roman" w:cs="Times New Roman"/>
          <w:i/>
          <w:iCs/>
          <w:noProof/>
          <w:color w:val="000000" w:themeColor="text1"/>
        </w:rPr>
        <w:t>Jurnal Ilmiah Ekonomi Bisnis</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25</w:t>
      </w:r>
      <w:r w:rsidRPr="000A7BBB">
        <w:rPr>
          <w:rFonts w:ascii="Times New Roman" w:hAnsi="Times New Roman" w:cs="Times New Roman"/>
          <w:noProof/>
          <w:color w:val="000000" w:themeColor="text1"/>
        </w:rPr>
        <w:t>(1), 45–54. https://doi.org/10.35760/eb.2020.v25i1.2343</w:t>
      </w:r>
    </w:p>
    <w:p w14:paraId="4906EDD8"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olomon, M. R., &amp; Rabolt, N. (2009). </w:t>
      </w:r>
      <w:r w:rsidRPr="000A7BBB">
        <w:rPr>
          <w:rFonts w:ascii="Times New Roman" w:hAnsi="Times New Roman" w:cs="Times New Roman"/>
          <w:i/>
          <w:iCs/>
          <w:noProof/>
          <w:color w:val="000000" w:themeColor="text1"/>
        </w:rPr>
        <w:t>“Consumer Behavior in Fashion”. Second Edition.</w:t>
      </w:r>
      <w:r w:rsidRPr="000A7BBB">
        <w:rPr>
          <w:rFonts w:ascii="Times New Roman" w:hAnsi="Times New Roman" w:cs="Times New Roman"/>
          <w:noProof/>
          <w:color w:val="000000" w:themeColor="text1"/>
        </w:rPr>
        <w:t xml:space="preserve"> Pearson/Prentice Hall.</w:t>
      </w:r>
    </w:p>
    <w:p w14:paraId="29DF5F65"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lastRenderedPageBreak/>
        <w:t xml:space="preserve">Sugianto. (2016). Pengaruh Website Quality, Electronic Word-of-Mouth, Dan Sales Promotion Terhadap Impulse Buying Pada Zalora. </w:t>
      </w:r>
      <w:r w:rsidRPr="000A7BBB">
        <w:rPr>
          <w:rFonts w:ascii="Times New Roman" w:hAnsi="Times New Roman" w:cs="Times New Roman"/>
          <w:i/>
          <w:iCs/>
          <w:noProof/>
          <w:color w:val="000000" w:themeColor="text1"/>
        </w:rPr>
        <w:t>Journal of Chemical Information and Modeling</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53</w:t>
      </w:r>
      <w:r w:rsidRPr="000A7BBB">
        <w:rPr>
          <w:rFonts w:ascii="Times New Roman" w:hAnsi="Times New Roman" w:cs="Times New Roman"/>
          <w:noProof/>
          <w:color w:val="000000" w:themeColor="text1"/>
        </w:rPr>
        <w:t>(9), 1689–1699.</w:t>
      </w:r>
    </w:p>
    <w:p w14:paraId="795B7D0E"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ugiarto. (2017). </w:t>
      </w:r>
      <w:r w:rsidRPr="000A7BBB">
        <w:rPr>
          <w:rFonts w:ascii="Times New Roman" w:hAnsi="Times New Roman" w:cs="Times New Roman"/>
          <w:i/>
          <w:iCs/>
          <w:noProof/>
          <w:color w:val="000000" w:themeColor="text1"/>
        </w:rPr>
        <w:t>Metodologi Penelitian Bisnis</w:t>
      </w:r>
      <w:r w:rsidRPr="000A7BBB">
        <w:rPr>
          <w:rFonts w:ascii="Times New Roman" w:hAnsi="Times New Roman" w:cs="Times New Roman"/>
          <w:noProof/>
          <w:color w:val="000000" w:themeColor="text1"/>
        </w:rPr>
        <w:t>. Penerbit Andi.</w:t>
      </w:r>
    </w:p>
    <w:p w14:paraId="45D97A59"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ugiyono. (2016). </w:t>
      </w:r>
      <w:r w:rsidRPr="000A7BBB">
        <w:rPr>
          <w:rFonts w:ascii="Times New Roman" w:hAnsi="Times New Roman" w:cs="Times New Roman"/>
          <w:i/>
          <w:iCs/>
          <w:noProof/>
          <w:color w:val="000000" w:themeColor="text1"/>
        </w:rPr>
        <w:t>Metodologi Penelitian Pendidikan</w:t>
      </w:r>
      <w:r w:rsidRPr="000A7BBB">
        <w:rPr>
          <w:rFonts w:ascii="Times New Roman" w:hAnsi="Times New Roman" w:cs="Times New Roman"/>
          <w:noProof/>
          <w:color w:val="000000" w:themeColor="text1"/>
        </w:rPr>
        <w:t>. Alfabeta.</w:t>
      </w:r>
    </w:p>
    <w:p w14:paraId="43377057"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Sugiyono. (2017). </w:t>
      </w:r>
      <w:r w:rsidRPr="000A7BBB">
        <w:rPr>
          <w:rFonts w:ascii="Times New Roman" w:hAnsi="Times New Roman" w:cs="Times New Roman"/>
          <w:i/>
          <w:iCs/>
          <w:noProof/>
          <w:color w:val="000000" w:themeColor="text1"/>
        </w:rPr>
        <w:t>Metode Penelitian Kuantitatif, Kualitatif, dan R&amp;D.</w:t>
      </w:r>
      <w:r w:rsidRPr="000A7BBB">
        <w:rPr>
          <w:rFonts w:ascii="Times New Roman" w:hAnsi="Times New Roman" w:cs="Times New Roman"/>
          <w:noProof/>
          <w:color w:val="000000" w:themeColor="text1"/>
        </w:rPr>
        <w:t xml:space="preserve"> Bandung: Alfabeta.</w:t>
      </w:r>
    </w:p>
    <w:p w14:paraId="40DD8270"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Tjiptono, F, &amp; Diana, A. (2020). </w:t>
      </w:r>
      <w:r w:rsidRPr="000A7BBB">
        <w:rPr>
          <w:rFonts w:ascii="Times New Roman" w:hAnsi="Times New Roman" w:cs="Times New Roman"/>
          <w:i/>
          <w:iCs/>
          <w:noProof/>
          <w:color w:val="000000" w:themeColor="text1"/>
        </w:rPr>
        <w:t>Pemasaran</w:t>
      </w:r>
      <w:r w:rsidRPr="000A7BBB">
        <w:rPr>
          <w:rFonts w:ascii="Times New Roman" w:hAnsi="Times New Roman" w:cs="Times New Roman"/>
          <w:noProof/>
          <w:color w:val="000000" w:themeColor="text1"/>
        </w:rPr>
        <w:t>. CV Andi Offset.</w:t>
      </w:r>
    </w:p>
    <w:p w14:paraId="0CE1CB72"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Tjiptono, Fandy. (1999). </w:t>
      </w:r>
      <w:r w:rsidRPr="000A7BBB">
        <w:rPr>
          <w:rFonts w:ascii="Times New Roman" w:hAnsi="Times New Roman" w:cs="Times New Roman"/>
          <w:i/>
          <w:iCs/>
          <w:noProof/>
          <w:color w:val="000000" w:themeColor="text1"/>
        </w:rPr>
        <w:t>Strategi Pemasaran</w:t>
      </w:r>
      <w:r w:rsidRPr="000A7BBB">
        <w:rPr>
          <w:rFonts w:ascii="Times New Roman" w:hAnsi="Times New Roman" w:cs="Times New Roman"/>
          <w:noProof/>
          <w:color w:val="000000" w:themeColor="text1"/>
        </w:rPr>
        <w:t>. Yogyakarta: ANDI.</w:t>
      </w:r>
    </w:p>
    <w:p w14:paraId="4D469633"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Triandini, &amp; Atmojo. (2014). </w:t>
      </w:r>
      <w:r w:rsidRPr="000A7BBB">
        <w:rPr>
          <w:rFonts w:ascii="Times New Roman" w:hAnsi="Times New Roman" w:cs="Times New Roman"/>
          <w:i/>
          <w:iCs/>
          <w:noProof/>
          <w:color w:val="000000" w:themeColor="text1"/>
        </w:rPr>
        <w:t xml:space="preserve">Pengembangan model E-Commerce Untuk Peningkatan Kinerja UKM Kota Denpasar. Eksplora </w:t>
      </w:r>
      <w:r w:rsidRPr="000A7BBB">
        <w:rPr>
          <w:rFonts w:ascii="Times New Roman" w:hAnsi="Times New Roman" w:cs="Times New Roman"/>
          <w:i/>
          <w:iCs/>
          <w:noProof/>
          <w:color w:val="000000" w:themeColor="text1"/>
        </w:rPr>
        <w:lastRenderedPageBreak/>
        <w:t>Informatika, Vol 3 No 2.</w:t>
      </w:r>
    </w:p>
    <w:p w14:paraId="27FD0ECD"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Utami, C. W. (2006). </w:t>
      </w:r>
      <w:r w:rsidRPr="000A7BBB">
        <w:rPr>
          <w:rFonts w:ascii="Times New Roman" w:hAnsi="Times New Roman" w:cs="Times New Roman"/>
          <w:i/>
          <w:iCs/>
          <w:noProof/>
          <w:color w:val="000000" w:themeColor="text1"/>
        </w:rPr>
        <w:t>Manajemen ritel: Strategi dan Implementasi Ritel Modern</w:t>
      </w:r>
      <w:r w:rsidRPr="000A7BBB">
        <w:rPr>
          <w:rFonts w:ascii="Times New Roman" w:hAnsi="Times New Roman" w:cs="Times New Roman"/>
          <w:noProof/>
          <w:color w:val="000000" w:themeColor="text1"/>
        </w:rPr>
        <w:t>. Salemba empat. Jakarta.</w:t>
      </w:r>
    </w:p>
    <w:p w14:paraId="322D9402"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Verplanken, B., &amp; Herabadi, A. (2001). Individual differences in impulse buying tendency: Feeling and no thinking. </w:t>
      </w:r>
      <w:r w:rsidRPr="000A7BBB">
        <w:rPr>
          <w:rFonts w:ascii="Times New Roman" w:hAnsi="Times New Roman" w:cs="Times New Roman"/>
          <w:i/>
          <w:iCs/>
          <w:noProof/>
          <w:color w:val="000000" w:themeColor="text1"/>
        </w:rPr>
        <w:t>European Journal of Personality</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15</w:t>
      </w:r>
      <w:r w:rsidRPr="000A7BBB">
        <w:rPr>
          <w:rFonts w:ascii="Times New Roman" w:hAnsi="Times New Roman" w:cs="Times New Roman"/>
          <w:noProof/>
          <w:color w:val="000000" w:themeColor="text1"/>
        </w:rPr>
        <w:t>(1 SUPPL.), 71–83. https://doi.org/10.1002/per.423</w:t>
      </w:r>
    </w:p>
    <w:p w14:paraId="1993D9C9"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Wahyuni, R. S., &amp; Setyawati, H. A. (2020). Pengaruh Sales Promotion, Hedonic Shopping Motivation dan Shopping Lifestyle Terhadap Impulse Buying Pada E-Commerce Shopee. </w:t>
      </w:r>
      <w:r w:rsidRPr="000A7BBB">
        <w:rPr>
          <w:rFonts w:ascii="Times New Roman" w:hAnsi="Times New Roman" w:cs="Times New Roman"/>
          <w:i/>
          <w:iCs/>
          <w:noProof/>
          <w:color w:val="000000" w:themeColor="text1"/>
        </w:rPr>
        <w:t>Jurnal Ilmiah Mahasiswa Manajemen, Bisnis Dan Akuntansi (JIMMBA)</w:t>
      </w:r>
      <w:r w:rsidRPr="000A7BBB">
        <w:rPr>
          <w:rFonts w:ascii="Times New Roman" w:hAnsi="Times New Roman" w:cs="Times New Roman"/>
          <w:noProof/>
          <w:color w:val="000000" w:themeColor="text1"/>
        </w:rPr>
        <w:t xml:space="preserve">, </w:t>
      </w:r>
      <w:r w:rsidRPr="000A7BBB">
        <w:rPr>
          <w:rFonts w:ascii="Times New Roman" w:hAnsi="Times New Roman" w:cs="Times New Roman"/>
          <w:i/>
          <w:iCs/>
          <w:noProof/>
          <w:color w:val="000000" w:themeColor="text1"/>
        </w:rPr>
        <w:t>2</w:t>
      </w:r>
      <w:r w:rsidRPr="000A7BBB">
        <w:rPr>
          <w:rFonts w:ascii="Times New Roman" w:hAnsi="Times New Roman" w:cs="Times New Roman"/>
          <w:noProof/>
          <w:color w:val="000000" w:themeColor="text1"/>
        </w:rPr>
        <w:t>(2), 144–154. https://doi.org/10.32639/jimmba.v2i2.457</w:t>
      </w:r>
    </w:p>
    <w:p w14:paraId="5816AB51" w14:textId="77777777" w:rsidR="00ED7C7A" w:rsidRPr="000A7BBB" w:rsidRDefault="00ED7C7A" w:rsidP="000A7BBB">
      <w:pPr>
        <w:widowControl w:val="0"/>
        <w:autoSpaceDE w:val="0"/>
        <w:autoSpaceDN w:val="0"/>
        <w:adjustRightInd w:val="0"/>
        <w:spacing w:line="240" w:lineRule="auto"/>
        <w:ind w:left="480" w:hanging="480"/>
        <w:jc w:val="both"/>
        <w:rPr>
          <w:rFonts w:ascii="Times New Roman" w:hAnsi="Times New Roman" w:cs="Times New Roman"/>
          <w:noProof/>
          <w:color w:val="000000" w:themeColor="text1"/>
        </w:rPr>
      </w:pPr>
      <w:r w:rsidRPr="000A7BBB">
        <w:rPr>
          <w:rFonts w:ascii="Times New Roman" w:hAnsi="Times New Roman" w:cs="Times New Roman"/>
          <w:noProof/>
          <w:color w:val="000000" w:themeColor="text1"/>
        </w:rPr>
        <w:t xml:space="preserve">Yusuf, A. M. (2005). </w:t>
      </w:r>
      <w:r w:rsidRPr="000A7BBB">
        <w:rPr>
          <w:rFonts w:ascii="Times New Roman" w:hAnsi="Times New Roman" w:cs="Times New Roman"/>
          <w:i/>
          <w:iCs/>
          <w:noProof/>
          <w:color w:val="000000" w:themeColor="text1"/>
        </w:rPr>
        <w:t>Metodologi Penelitian</w:t>
      </w:r>
      <w:r w:rsidRPr="000A7BBB">
        <w:rPr>
          <w:rFonts w:ascii="Times New Roman" w:hAnsi="Times New Roman" w:cs="Times New Roman"/>
          <w:noProof/>
          <w:color w:val="000000" w:themeColor="text1"/>
        </w:rPr>
        <w:t>. Padang. UNP Press.</w:t>
      </w:r>
    </w:p>
    <w:p w14:paraId="78B71E36" w14:textId="77777777" w:rsidR="00ED7C7A" w:rsidRPr="000A7BBB" w:rsidRDefault="00ED7C7A" w:rsidP="000A7BBB">
      <w:pPr>
        <w:spacing w:line="240" w:lineRule="auto"/>
        <w:ind w:left="90"/>
        <w:jc w:val="both"/>
        <w:rPr>
          <w:rFonts w:ascii="Times New Roman" w:hAnsi="Times New Roman" w:cs="Times New Roman"/>
          <w:color w:val="000000" w:themeColor="text1"/>
        </w:rPr>
        <w:sectPr w:rsidR="00ED7C7A" w:rsidRPr="000A7BBB" w:rsidSect="00641AB7">
          <w:type w:val="continuous"/>
          <w:pgSz w:w="12240" w:h="15840"/>
          <w:pgMar w:top="1440" w:right="1440" w:bottom="1440" w:left="1440" w:header="720" w:footer="720" w:gutter="0"/>
          <w:cols w:num="2" w:space="720"/>
          <w:docGrid w:linePitch="360"/>
        </w:sectPr>
      </w:pPr>
    </w:p>
    <w:p w14:paraId="240EEB04" w14:textId="77777777" w:rsidR="00641AB7" w:rsidRPr="00ED7C7A" w:rsidRDefault="00641AB7" w:rsidP="00ED7C7A">
      <w:pPr>
        <w:spacing w:line="240" w:lineRule="auto"/>
        <w:jc w:val="both"/>
        <w:rPr>
          <w:b/>
        </w:rPr>
      </w:pPr>
    </w:p>
    <w:sectPr w:rsidR="00641AB7" w:rsidRPr="00ED7C7A" w:rsidSect="00641AB7">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6E9278" w15:done="0"/>
  <w15:commentEx w15:paraId="3CE1AA34" w15:done="0"/>
  <w15:commentEx w15:paraId="2DC014F0" w15:done="0"/>
  <w15:commentEx w15:paraId="3951ED98" w15:done="0"/>
  <w15:commentEx w15:paraId="3A52C831" w15:done="0"/>
  <w15:commentEx w15:paraId="31DF66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D6641" w16cex:dateUtc="2022-07-04T06:14:00Z"/>
  <w16cex:commentExtensible w16cex:durableId="266D6673" w16cex:dateUtc="2022-07-04T06:15:00Z"/>
  <w16cex:commentExtensible w16cex:durableId="266D67AB" w16cex:dateUtc="2022-07-04T06:20:00Z"/>
  <w16cex:commentExtensible w16cex:durableId="266D6A4C" w16cex:dateUtc="2022-07-04T06:31:00Z"/>
  <w16cex:commentExtensible w16cex:durableId="266D6CAD" w16cex:dateUtc="2022-07-04T06:42:00Z"/>
  <w16cex:commentExtensible w16cex:durableId="266D6CE5" w16cex:dateUtc="2022-07-04T0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6E9278" w16cid:durableId="266D6641"/>
  <w16cid:commentId w16cid:paraId="3CE1AA34" w16cid:durableId="266D6673"/>
  <w16cid:commentId w16cid:paraId="2DC014F0" w16cid:durableId="266D67AB"/>
  <w16cid:commentId w16cid:paraId="3951ED98" w16cid:durableId="266D6A4C"/>
  <w16cid:commentId w16cid:paraId="3A52C831" w16cid:durableId="266D6CAD"/>
  <w16cid:commentId w16cid:paraId="31DF6671" w16cid:durableId="266D6C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C1A7CB" w14:textId="77777777" w:rsidR="00237FE0" w:rsidRDefault="00237FE0" w:rsidP="003C7C5D">
      <w:pPr>
        <w:spacing w:after="0" w:line="240" w:lineRule="auto"/>
      </w:pPr>
      <w:r>
        <w:separator/>
      </w:r>
    </w:p>
  </w:endnote>
  <w:endnote w:type="continuationSeparator" w:id="0">
    <w:p w14:paraId="06D7A07E" w14:textId="77777777" w:rsidR="00237FE0" w:rsidRDefault="00237FE0" w:rsidP="003C7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648C5" w14:textId="77777777" w:rsidR="00237FE0" w:rsidRDefault="00237FE0" w:rsidP="003C7C5D">
      <w:pPr>
        <w:spacing w:after="0" w:line="240" w:lineRule="auto"/>
      </w:pPr>
      <w:r>
        <w:separator/>
      </w:r>
    </w:p>
  </w:footnote>
  <w:footnote w:type="continuationSeparator" w:id="0">
    <w:p w14:paraId="3BDBB70A" w14:textId="77777777" w:rsidR="00237FE0" w:rsidRDefault="00237FE0" w:rsidP="003C7C5D">
      <w:pPr>
        <w:spacing w:after="0" w:line="240" w:lineRule="auto"/>
      </w:pPr>
      <w:r>
        <w:continuationSeparator/>
      </w:r>
    </w:p>
  </w:footnote>
  <w:footnote w:id="1">
    <w:p w14:paraId="042E15C3" w14:textId="77777777" w:rsidR="003C7C5D" w:rsidRPr="005D3015" w:rsidRDefault="003C7C5D" w:rsidP="003C7C5D">
      <w:pPr>
        <w:pStyle w:val="FootnoteText"/>
        <w:rPr>
          <w:i/>
          <w:iCs/>
        </w:rPr>
      </w:pPr>
      <w:r>
        <w:rPr>
          <w:rStyle w:val="FootnoteReference"/>
        </w:rPr>
        <w:footnoteRef/>
      </w:r>
      <w:r>
        <w:t xml:space="preserve"> </w:t>
      </w:r>
      <w:r>
        <w:rPr>
          <w:i/>
          <w:iCs/>
        </w:rPr>
        <w:t xml:space="preserve">Aprilia Dewi Ratnasari, </w:t>
      </w:r>
      <w:r>
        <w:rPr>
          <w:i/>
          <w:lang w:val="pt-BR"/>
        </w:rPr>
        <w:t>Universitas Diponegoro, apriliadewiratnasari@gmail.com</w:t>
      </w:r>
    </w:p>
  </w:footnote>
  <w:footnote w:id="2">
    <w:p w14:paraId="770591BC" w14:textId="77777777" w:rsidR="003C7C5D" w:rsidRPr="001B5AE4" w:rsidRDefault="003C7C5D" w:rsidP="003C7C5D">
      <w:pPr>
        <w:pStyle w:val="FootnoteText"/>
        <w:rPr>
          <w:i/>
          <w:lang w:val="pt-BR"/>
        </w:rPr>
      </w:pPr>
      <w:r>
        <w:rPr>
          <w:rStyle w:val="FootnoteReference"/>
        </w:rPr>
        <w:footnoteRef/>
      </w:r>
      <w:r>
        <w:t xml:space="preserve"> </w:t>
      </w:r>
      <w:r>
        <w:rPr>
          <w:i/>
          <w:iCs/>
        </w:rPr>
        <w:t xml:space="preserve">Reni Shinta Dewi, </w:t>
      </w:r>
      <w:r>
        <w:rPr>
          <w:i/>
          <w:lang w:val="pt-BR"/>
        </w:rPr>
        <w:t>Universitas Diponegoro</w:t>
      </w:r>
    </w:p>
  </w:footnote>
  <w:footnote w:id="3">
    <w:p w14:paraId="2BB4C678" w14:textId="77777777" w:rsidR="003C7C5D" w:rsidRPr="003C7C5D" w:rsidRDefault="003C7C5D" w:rsidP="003C7C5D">
      <w:pPr>
        <w:pStyle w:val="FootnoteText"/>
        <w:rPr>
          <w:i/>
          <w:lang w:val="pt-BR"/>
        </w:rPr>
      </w:pPr>
      <w:r>
        <w:rPr>
          <w:rStyle w:val="FootnoteReference"/>
        </w:rPr>
        <w:footnoteRef/>
      </w:r>
      <w:r>
        <w:t xml:space="preserve"> </w:t>
      </w:r>
      <w:r>
        <w:rPr>
          <w:i/>
          <w:iCs/>
        </w:rPr>
        <w:t xml:space="preserve">Apriatni Endang P, </w:t>
      </w:r>
      <w:r>
        <w:rPr>
          <w:i/>
          <w:lang w:val="pt-BR"/>
        </w:rPr>
        <w:t>Universitas Diponegor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F589C"/>
    <w:multiLevelType w:val="hybridMultilevel"/>
    <w:tmpl w:val="CC0A584A"/>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nsid w:val="30113361"/>
    <w:multiLevelType w:val="hybridMultilevel"/>
    <w:tmpl w:val="C16AB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2016F1"/>
    <w:multiLevelType w:val="hybridMultilevel"/>
    <w:tmpl w:val="F0AA2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FA4539"/>
    <w:multiLevelType w:val="hybridMultilevel"/>
    <w:tmpl w:val="A8706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C5D"/>
    <w:rsid w:val="000A7BBB"/>
    <w:rsid w:val="000D35CC"/>
    <w:rsid w:val="00187931"/>
    <w:rsid w:val="001E6AAC"/>
    <w:rsid w:val="00220C53"/>
    <w:rsid w:val="00237FE0"/>
    <w:rsid w:val="00271662"/>
    <w:rsid w:val="002F2048"/>
    <w:rsid w:val="00357061"/>
    <w:rsid w:val="00360BEA"/>
    <w:rsid w:val="003C7C5D"/>
    <w:rsid w:val="00404216"/>
    <w:rsid w:val="004C5D96"/>
    <w:rsid w:val="00523BAE"/>
    <w:rsid w:val="0055634C"/>
    <w:rsid w:val="005F1AD3"/>
    <w:rsid w:val="00641AB7"/>
    <w:rsid w:val="0067752B"/>
    <w:rsid w:val="00725DD1"/>
    <w:rsid w:val="007A0F95"/>
    <w:rsid w:val="009564AA"/>
    <w:rsid w:val="009A7772"/>
    <w:rsid w:val="00B15560"/>
    <w:rsid w:val="00B35D43"/>
    <w:rsid w:val="00BC5350"/>
    <w:rsid w:val="00BE1BF8"/>
    <w:rsid w:val="00D25EA1"/>
    <w:rsid w:val="00D26981"/>
    <w:rsid w:val="00D9479B"/>
    <w:rsid w:val="00DC102B"/>
    <w:rsid w:val="00E9415F"/>
    <w:rsid w:val="00E9784B"/>
    <w:rsid w:val="00ED7C7A"/>
    <w:rsid w:val="00FD5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05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C5D"/>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3C7C5D"/>
    <w:rPr>
      <w:color w:val="0000FF"/>
      <w:u w:val="single"/>
    </w:rPr>
  </w:style>
  <w:style w:type="paragraph" w:styleId="FootnoteText">
    <w:name w:val="footnote text"/>
    <w:basedOn w:val="Normal"/>
    <w:link w:val="FootnoteTextChar"/>
    <w:unhideWhenUsed/>
    <w:rsid w:val="003C7C5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3C7C5D"/>
    <w:rPr>
      <w:rFonts w:ascii="Times New Roman" w:eastAsia="Times New Roman" w:hAnsi="Times New Roman" w:cs="Times New Roman"/>
      <w:sz w:val="20"/>
      <w:szCs w:val="20"/>
    </w:rPr>
  </w:style>
  <w:style w:type="paragraph" w:customStyle="1" w:styleId="Author">
    <w:name w:val="Author"/>
    <w:basedOn w:val="Normal"/>
    <w:rsid w:val="003C7C5D"/>
    <w:pPr>
      <w:spacing w:after="240" w:line="240" w:lineRule="auto"/>
      <w:jc w:val="center"/>
    </w:pPr>
    <w:rPr>
      <w:rFonts w:ascii="Times New Roman" w:eastAsia="Times New Roman" w:hAnsi="Times New Roman" w:cs="Times New Roman"/>
      <w:b/>
      <w:sz w:val="20"/>
      <w:szCs w:val="20"/>
      <w:lang w:val="en-US"/>
    </w:rPr>
  </w:style>
  <w:style w:type="character" w:styleId="FootnoteReference">
    <w:name w:val="footnote reference"/>
    <w:uiPriority w:val="99"/>
    <w:semiHidden/>
    <w:unhideWhenUsed/>
    <w:rsid w:val="003C7C5D"/>
    <w:rPr>
      <w:vertAlign w:val="superscript"/>
    </w:rPr>
  </w:style>
  <w:style w:type="paragraph" w:styleId="ListParagraph">
    <w:name w:val="List Paragraph"/>
    <w:aliases w:val="Body of text"/>
    <w:basedOn w:val="Normal"/>
    <w:link w:val="ListParagraphChar"/>
    <w:uiPriority w:val="34"/>
    <w:qFormat/>
    <w:rsid w:val="003C7C5D"/>
    <w:pPr>
      <w:spacing w:after="200" w:line="276" w:lineRule="auto"/>
      <w:ind w:left="720"/>
      <w:contextualSpacing/>
    </w:pPr>
    <w:rPr>
      <w:lang w:val="en-US"/>
    </w:rPr>
  </w:style>
  <w:style w:type="character" w:customStyle="1" w:styleId="ListParagraphChar">
    <w:name w:val="List Paragraph Char"/>
    <w:aliases w:val="Body of text Char"/>
    <w:link w:val="ListParagraph"/>
    <w:uiPriority w:val="34"/>
    <w:qFormat/>
    <w:locked/>
    <w:rsid w:val="003C7C5D"/>
  </w:style>
  <w:style w:type="paragraph" w:styleId="Caption">
    <w:name w:val="caption"/>
    <w:basedOn w:val="Normal"/>
    <w:next w:val="Normal"/>
    <w:uiPriority w:val="35"/>
    <w:unhideWhenUsed/>
    <w:qFormat/>
    <w:rsid w:val="00641AB7"/>
    <w:pPr>
      <w:spacing w:after="200" w:line="240" w:lineRule="auto"/>
    </w:pPr>
    <w:rPr>
      <w:b/>
      <w:bCs/>
      <w:color w:val="4F81BD" w:themeColor="accent1"/>
      <w:sz w:val="18"/>
      <w:szCs w:val="18"/>
      <w:lang w:val="en-US"/>
    </w:rPr>
  </w:style>
  <w:style w:type="paragraph" w:styleId="BalloonText">
    <w:name w:val="Balloon Text"/>
    <w:basedOn w:val="Normal"/>
    <w:link w:val="BalloonTextChar"/>
    <w:uiPriority w:val="99"/>
    <w:semiHidden/>
    <w:unhideWhenUsed/>
    <w:rsid w:val="00641A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1AB7"/>
    <w:rPr>
      <w:rFonts w:ascii="Tahoma" w:hAnsi="Tahoma" w:cs="Tahoma"/>
      <w:sz w:val="16"/>
      <w:szCs w:val="16"/>
      <w:lang w:val="en-ID"/>
    </w:rPr>
  </w:style>
  <w:style w:type="paragraph" w:styleId="Title">
    <w:name w:val="Title"/>
    <w:basedOn w:val="Normal"/>
    <w:link w:val="TitleChar"/>
    <w:qFormat/>
    <w:rsid w:val="00641AB7"/>
    <w:pPr>
      <w:spacing w:after="0" w:line="480" w:lineRule="auto"/>
      <w:ind w:left="360"/>
      <w:jc w:val="center"/>
    </w:pPr>
    <w:rPr>
      <w:rFonts w:ascii="Times New Roman" w:eastAsia="Times New Roman" w:hAnsi="Times New Roman" w:cs="Times New Roman"/>
      <w:noProof/>
      <w:sz w:val="24"/>
      <w:szCs w:val="20"/>
      <w:u w:val="single"/>
      <w:lang w:val="en-US"/>
    </w:rPr>
  </w:style>
  <w:style w:type="character" w:customStyle="1" w:styleId="TitleChar">
    <w:name w:val="Title Char"/>
    <w:basedOn w:val="DefaultParagraphFont"/>
    <w:link w:val="Title"/>
    <w:rsid w:val="00641AB7"/>
    <w:rPr>
      <w:rFonts w:ascii="Times New Roman" w:eastAsia="Times New Roman" w:hAnsi="Times New Roman" w:cs="Times New Roman"/>
      <w:noProof/>
      <w:sz w:val="24"/>
      <w:szCs w:val="20"/>
      <w:u w:val="single"/>
    </w:rPr>
  </w:style>
  <w:style w:type="table" w:styleId="TableGrid">
    <w:name w:val="Table Grid"/>
    <w:basedOn w:val="TableNormal"/>
    <w:uiPriority w:val="59"/>
    <w:rsid w:val="003570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A0F95"/>
    <w:rPr>
      <w:sz w:val="16"/>
      <w:szCs w:val="16"/>
    </w:rPr>
  </w:style>
  <w:style w:type="paragraph" w:styleId="CommentText">
    <w:name w:val="annotation text"/>
    <w:basedOn w:val="Normal"/>
    <w:link w:val="CommentTextChar"/>
    <w:uiPriority w:val="99"/>
    <w:semiHidden/>
    <w:unhideWhenUsed/>
    <w:rsid w:val="007A0F95"/>
    <w:pPr>
      <w:spacing w:line="240" w:lineRule="auto"/>
    </w:pPr>
    <w:rPr>
      <w:sz w:val="20"/>
      <w:szCs w:val="20"/>
    </w:rPr>
  </w:style>
  <w:style w:type="character" w:customStyle="1" w:styleId="CommentTextChar">
    <w:name w:val="Comment Text Char"/>
    <w:basedOn w:val="DefaultParagraphFont"/>
    <w:link w:val="CommentText"/>
    <w:uiPriority w:val="99"/>
    <w:semiHidden/>
    <w:rsid w:val="007A0F95"/>
    <w:rPr>
      <w:sz w:val="20"/>
      <w:szCs w:val="20"/>
      <w:lang w:val="en-ID"/>
    </w:rPr>
  </w:style>
  <w:style w:type="paragraph" w:styleId="CommentSubject">
    <w:name w:val="annotation subject"/>
    <w:basedOn w:val="CommentText"/>
    <w:next w:val="CommentText"/>
    <w:link w:val="CommentSubjectChar"/>
    <w:uiPriority w:val="99"/>
    <w:semiHidden/>
    <w:unhideWhenUsed/>
    <w:rsid w:val="007A0F95"/>
    <w:rPr>
      <w:b/>
      <w:bCs/>
    </w:rPr>
  </w:style>
  <w:style w:type="character" w:customStyle="1" w:styleId="CommentSubjectChar">
    <w:name w:val="Comment Subject Char"/>
    <w:basedOn w:val="CommentTextChar"/>
    <w:link w:val="CommentSubject"/>
    <w:uiPriority w:val="99"/>
    <w:semiHidden/>
    <w:rsid w:val="007A0F95"/>
    <w:rPr>
      <w:b/>
      <w:bCs/>
      <w:sz w:val="20"/>
      <w:szCs w:val="20"/>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C5D"/>
    <w:pPr>
      <w:spacing w:after="160" w:line="259"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3C7C5D"/>
    <w:rPr>
      <w:color w:val="0000FF"/>
      <w:u w:val="single"/>
    </w:rPr>
  </w:style>
  <w:style w:type="paragraph" w:styleId="FootnoteText">
    <w:name w:val="footnote text"/>
    <w:basedOn w:val="Normal"/>
    <w:link w:val="FootnoteTextChar"/>
    <w:unhideWhenUsed/>
    <w:rsid w:val="003C7C5D"/>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3C7C5D"/>
    <w:rPr>
      <w:rFonts w:ascii="Times New Roman" w:eastAsia="Times New Roman" w:hAnsi="Times New Roman" w:cs="Times New Roman"/>
      <w:sz w:val="20"/>
      <w:szCs w:val="20"/>
    </w:rPr>
  </w:style>
  <w:style w:type="paragraph" w:customStyle="1" w:styleId="Author">
    <w:name w:val="Author"/>
    <w:basedOn w:val="Normal"/>
    <w:rsid w:val="003C7C5D"/>
    <w:pPr>
      <w:spacing w:after="240" w:line="240" w:lineRule="auto"/>
      <w:jc w:val="center"/>
    </w:pPr>
    <w:rPr>
      <w:rFonts w:ascii="Times New Roman" w:eastAsia="Times New Roman" w:hAnsi="Times New Roman" w:cs="Times New Roman"/>
      <w:b/>
      <w:sz w:val="20"/>
      <w:szCs w:val="20"/>
      <w:lang w:val="en-US"/>
    </w:rPr>
  </w:style>
  <w:style w:type="character" w:styleId="FootnoteReference">
    <w:name w:val="footnote reference"/>
    <w:uiPriority w:val="99"/>
    <w:semiHidden/>
    <w:unhideWhenUsed/>
    <w:rsid w:val="003C7C5D"/>
    <w:rPr>
      <w:vertAlign w:val="superscript"/>
    </w:rPr>
  </w:style>
  <w:style w:type="paragraph" w:styleId="ListParagraph">
    <w:name w:val="List Paragraph"/>
    <w:aliases w:val="Body of text"/>
    <w:basedOn w:val="Normal"/>
    <w:link w:val="ListParagraphChar"/>
    <w:uiPriority w:val="34"/>
    <w:qFormat/>
    <w:rsid w:val="003C7C5D"/>
    <w:pPr>
      <w:spacing w:after="200" w:line="276" w:lineRule="auto"/>
      <w:ind w:left="720"/>
      <w:contextualSpacing/>
    </w:pPr>
    <w:rPr>
      <w:lang w:val="en-US"/>
    </w:rPr>
  </w:style>
  <w:style w:type="character" w:customStyle="1" w:styleId="ListParagraphChar">
    <w:name w:val="List Paragraph Char"/>
    <w:aliases w:val="Body of text Char"/>
    <w:link w:val="ListParagraph"/>
    <w:uiPriority w:val="34"/>
    <w:qFormat/>
    <w:locked/>
    <w:rsid w:val="003C7C5D"/>
  </w:style>
  <w:style w:type="paragraph" w:styleId="Caption">
    <w:name w:val="caption"/>
    <w:basedOn w:val="Normal"/>
    <w:next w:val="Normal"/>
    <w:uiPriority w:val="35"/>
    <w:unhideWhenUsed/>
    <w:qFormat/>
    <w:rsid w:val="00641AB7"/>
    <w:pPr>
      <w:spacing w:after="200" w:line="240" w:lineRule="auto"/>
    </w:pPr>
    <w:rPr>
      <w:b/>
      <w:bCs/>
      <w:color w:val="4F81BD" w:themeColor="accent1"/>
      <w:sz w:val="18"/>
      <w:szCs w:val="18"/>
      <w:lang w:val="en-US"/>
    </w:rPr>
  </w:style>
  <w:style w:type="paragraph" w:styleId="BalloonText">
    <w:name w:val="Balloon Text"/>
    <w:basedOn w:val="Normal"/>
    <w:link w:val="BalloonTextChar"/>
    <w:uiPriority w:val="99"/>
    <w:semiHidden/>
    <w:unhideWhenUsed/>
    <w:rsid w:val="00641A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1AB7"/>
    <w:rPr>
      <w:rFonts w:ascii="Tahoma" w:hAnsi="Tahoma" w:cs="Tahoma"/>
      <w:sz w:val="16"/>
      <w:szCs w:val="16"/>
      <w:lang w:val="en-ID"/>
    </w:rPr>
  </w:style>
  <w:style w:type="paragraph" w:styleId="Title">
    <w:name w:val="Title"/>
    <w:basedOn w:val="Normal"/>
    <w:link w:val="TitleChar"/>
    <w:qFormat/>
    <w:rsid w:val="00641AB7"/>
    <w:pPr>
      <w:spacing w:after="0" w:line="480" w:lineRule="auto"/>
      <w:ind w:left="360"/>
      <w:jc w:val="center"/>
    </w:pPr>
    <w:rPr>
      <w:rFonts w:ascii="Times New Roman" w:eastAsia="Times New Roman" w:hAnsi="Times New Roman" w:cs="Times New Roman"/>
      <w:noProof/>
      <w:sz w:val="24"/>
      <w:szCs w:val="20"/>
      <w:u w:val="single"/>
      <w:lang w:val="en-US"/>
    </w:rPr>
  </w:style>
  <w:style w:type="character" w:customStyle="1" w:styleId="TitleChar">
    <w:name w:val="Title Char"/>
    <w:basedOn w:val="DefaultParagraphFont"/>
    <w:link w:val="Title"/>
    <w:rsid w:val="00641AB7"/>
    <w:rPr>
      <w:rFonts w:ascii="Times New Roman" w:eastAsia="Times New Roman" w:hAnsi="Times New Roman" w:cs="Times New Roman"/>
      <w:noProof/>
      <w:sz w:val="24"/>
      <w:szCs w:val="20"/>
      <w:u w:val="single"/>
    </w:rPr>
  </w:style>
  <w:style w:type="table" w:styleId="TableGrid">
    <w:name w:val="Table Grid"/>
    <w:basedOn w:val="TableNormal"/>
    <w:uiPriority w:val="59"/>
    <w:rsid w:val="003570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A0F95"/>
    <w:rPr>
      <w:sz w:val="16"/>
      <w:szCs w:val="16"/>
    </w:rPr>
  </w:style>
  <w:style w:type="paragraph" w:styleId="CommentText">
    <w:name w:val="annotation text"/>
    <w:basedOn w:val="Normal"/>
    <w:link w:val="CommentTextChar"/>
    <w:uiPriority w:val="99"/>
    <w:semiHidden/>
    <w:unhideWhenUsed/>
    <w:rsid w:val="007A0F95"/>
    <w:pPr>
      <w:spacing w:line="240" w:lineRule="auto"/>
    </w:pPr>
    <w:rPr>
      <w:sz w:val="20"/>
      <w:szCs w:val="20"/>
    </w:rPr>
  </w:style>
  <w:style w:type="character" w:customStyle="1" w:styleId="CommentTextChar">
    <w:name w:val="Comment Text Char"/>
    <w:basedOn w:val="DefaultParagraphFont"/>
    <w:link w:val="CommentText"/>
    <w:uiPriority w:val="99"/>
    <w:semiHidden/>
    <w:rsid w:val="007A0F95"/>
    <w:rPr>
      <w:sz w:val="20"/>
      <w:szCs w:val="20"/>
      <w:lang w:val="en-ID"/>
    </w:rPr>
  </w:style>
  <w:style w:type="paragraph" w:styleId="CommentSubject">
    <w:name w:val="annotation subject"/>
    <w:basedOn w:val="CommentText"/>
    <w:next w:val="CommentText"/>
    <w:link w:val="CommentSubjectChar"/>
    <w:uiPriority w:val="99"/>
    <w:semiHidden/>
    <w:unhideWhenUsed/>
    <w:rsid w:val="007A0F95"/>
    <w:rPr>
      <w:b/>
      <w:bCs/>
    </w:rPr>
  </w:style>
  <w:style w:type="character" w:customStyle="1" w:styleId="CommentSubjectChar">
    <w:name w:val="Comment Subject Char"/>
    <w:basedOn w:val="CommentTextChar"/>
    <w:link w:val="CommentSubject"/>
    <w:uiPriority w:val="99"/>
    <w:semiHidden/>
    <w:rsid w:val="007A0F95"/>
    <w:rPr>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riliadewiratnasari@gmail.com" TargetMode="External"/><Relationship Id="rId13" Type="http://schemas.openxmlformats.org/officeDocument/2006/relationships/theme" Target="theme/theme1.xm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3</TotalTime>
  <Pages>10</Pages>
  <Words>10269</Words>
  <Characters>5853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a Dewi R</dc:creator>
  <cp:keywords/>
  <dc:description/>
  <cp:lastModifiedBy>Aprilia Dewi R</cp:lastModifiedBy>
  <cp:revision>4</cp:revision>
  <dcterms:created xsi:type="dcterms:W3CDTF">2022-07-01T15:36:00Z</dcterms:created>
  <dcterms:modified xsi:type="dcterms:W3CDTF">2022-07-04T17:04:00Z</dcterms:modified>
</cp:coreProperties>
</file>